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6AA87B" w14:textId="4C45CB0F" w:rsidR="00727458" w:rsidRPr="002844F3" w:rsidRDefault="002844F3">
      <w:pPr>
        <w:rPr>
          <w:rFonts w:ascii="Times New Roman" w:hAnsi="Times New Roman" w:cs="Times New Roman"/>
          <w:sz w:val="24"/>
          <w:szCs w:val="24"/>
        </w:rPr>
      </w:pPr>
      <w:r w:rsidRPr="002844F3">
        <w:rPr>
          <w:rFonts w:ascii="Times New Roman" w:hAnsi="Times New Roman" w:cs="Times New Roman"/>
          <w:sz w:val="24"/>
          <w:szCs w:val="24"/>
        </w:rPr>
        <w:t xml:space="preserve">Table </w:t>
      </w:r>
      <w:r w:rsidR="00B452F7">
        <w:rPr>
          <w:rFonts w:ascii="Times New Roman" w:hAnsi="Times New Roman" w:cs="Times New Roman" w:hint="eastAsia"/>
          <w:sz w:val="24"/>
          <w:szCs w:val="24"/>
        </w:rPr>
        <w:t>S1</w:t>
      </w:r>
      <w:r w:rsidRPr="002844F3">
        <w:rPr>
          <w:rFonts w:ascii="Times New Roman" w:hAnsi="Times New Roman" w:cs="Times New Roman"/>
          <w:sz w:val="24"/>
          <w:szCs w:val="24"/>
        </w:rPr>
        <w:t xml:space="preserve"> Patients with Mycoplasma pneumoniae pneumonia co-infected with other pathogens.</w:t>
      </w:r>
    </w:p>
    <w:tbl>
      <w:tblPr>
        <w:tblW w:w="6946" w:type="dxa"/>
        <w:jc w:val="center"/>
        <w:tblLook w:val="04A0" w:firstRow="1" w:lastRow="0" w:firstColumn="1" w:lastColumn="0" w:noHBand="0" w:noVBand="1"/>
      </w:tblPr>
      <w:tblGrid>
        <w:gridCol w:w="3402"/>
        <w:gridCol w:w="3544"/>
      </w:tblGrid>
      <w:tr w:rsidR="002844F3" w:rsidRPr="002844F3" w14:paraId="35561DC0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8B9A11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co-infection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C9391" w14:textId="77777777" w:rsid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MMP</w:t>
            </w:r>
            <w:r w:rsidRPr="002844F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 (%)</w:t>
            </w:r>
          </w:p>
          <w:p w14:paraId="1FA26DAC" w14:textId="4CDA5B81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(N=39)</w:t>
            </w:r>
          </w:p>
        </w:tc>
      </w:tr>
      <w:tr w:rsidR="002844F3" w:rsidRPr="002844F3" w14:paraId="235AE79B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0266B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Virus infection 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E9E47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31(79.49%)</w:t>
            </w:r>
          </w:p>
        </w:tc>
      </w:tr>
      <w:tr w:rsidR="002844F3" w:rsidRPr="002844F3" w14:paraId="6E1CD8A8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3E8AB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Epstein-Barr Virus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1CD47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2(30.77%)</w:t>
            </w:r>
          </w:p>
        </w:tc>
      </w:tr>
      <w:tr w:rsidR="002844F3" w:rsidRPr="002844F3" w14:paraId="55BB0B66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0AA40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Rhinovirus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057F5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1(28.21%)</w:t>
            </w:r>
          </w:p>
        </w:tc>
      </w:tr>
      <w:tr w:rsidR="002844F3" w:rsidRPr="002844F3" w14:paraId="6C0A2F05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12725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Respiratory Syncytial Virus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756D0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(12.82%)</w:t>
            </w:r>
          </w:p>
        </w:tc>
      </w:tr>
      <w:tr w:rsidR="002844F3" w:rsidRPr="002844F3" w14:paraId="57DE8D33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ABB44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Influenza Virus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F01A2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(2.56%)</w:t>
            </w:r>
          </w:p>
        </w:tc>
      </w:tr>
      <w:tr w:rsidR="002844F3" w:rsidRPr="002844F3" w14:paraId="6F4FD207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BC635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 xml:space="preserve">Epstein-Barr </w:t>
            </w:r>
            <w:proofErr w:type="spellStart"/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Virus+Rhinovirus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F8936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(5.13%)</w:t>
            </w:r>
          </w:p>
        </w:tc>
      </w:tr>
      <w:tr w:rsidR="002844F3" w:rsidRPr="002844F3" w14:paraId="127F3CCA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9A91B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2844F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Bacteria</w:t>
            </w:r>
            <w:proofErr w:type="spellEnd"/>
            <w:r w:rsidRPr="002844F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 infection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92076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8(20.51%)</w:t>
            </w:r>
          </w:p>
        </w:tc>
      </w:tr>
      <w:tr w:rsidR="002844F3" w:rsidRPr="002844F3" w14:paraId="0789657B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BD6C4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Streptococcus pneumoniae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AFEB0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(5.13%)</w:t>
            </w:r>
          </w:p>
        </w:tc>
      </w:tr>
      <w:tr w:rsidR="002844F3" w:rsidRPr="002844F3" w14:paraId="07133B52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6D45C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Streptococcus mitis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D9B7F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(2.56%)</w:t>
            </w:r>
          </w:p>
        </w:tc>
      </w:tr>
      <w:tr w:rsidR="002844F3" w:rsidRPr="002844F3" w14:paraId="5501BC77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766A6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 xml:space="preserve">Streptococcus </w:t>
            </w:r>
            <w:proofErr w:type="spellStart"/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haryngitis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9A812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(2.56%)</w:t>
            </w:r>
          </w:p>
        </w:tc>
      </w:tr>
      <w:tr w:rsidR="002844F3" w:rsidRPr="002844F3" w14:paraId="541C59C1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7F9DF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 xml:space="preserve">streptococcus </w:t>
            </w:r>
            <w:proofErr w:type="spellStart"/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constellatus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9B548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(2.56%)</w:t>
            </w:r>
          </w:p>
        </w:tc>
      </w:tr>
      <w:tr w:rsidR="002844F3" w:rsidRPr="002844F3" w14:paraId="6D186E2A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C2FB5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Staphylococcus aureus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F107E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(2.56%)</w:t>
            </w:r>
          </w:p>
        </w:tc>
      </w:tr>
      <w:tr w:rsidR="002844F3" w:rsidRPr="002844F3" w14:paraId="02FD5DDB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72A88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staphylococcus hominis</w:t>
            </w:r>
          </w:p>
        </w:tc>
        <w:tc>
          <w:tcPr>
            <w:tcW w:w="35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78531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(2.56%)</w:t>
            </w:r>
          </w:p>
        </w:tc>
      </w:tr>
      <w:tr w:rsidR="002844F3" w:rsidRPr="002844F3" w14:paraId="7CFF2C3F" w14:textId="77777777" w:rsidTr="002844F3">
        <w:trPr>
          <w:trHeight w:val="454"/>
          <w:jc w:val="center"/>
        </w:trPr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063EC0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mycobacterium tuberculosis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A21B55" w14:textId="77777777" w:rsidR="002844F3" w:rsidRPr="002844F3" w:rsidRDefault="002844F3" w:rsidP="002844F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2844F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(2.56%)</w:t>
            </w:r>
          </w:p>
        </w:tc>
      </w:tr>
    </w:tbl>
    <w:p w14:paraId="150EE135" w14:textId="77777777" w:rsidR="002844F3" w:rsidRDefault="002844F3">
      <w:pPr>
        <w:rPr>
          <w:rFonts w:hint="eastAsia"/>
        </w:rPr>
      </w:pPr>
    </w:p>
    <w:p w14:paraId="621121FC" w14:textId="77777777" w:rsidR="00EC05E8" w:rsidRDefault="00EC05E8">
      <w:pPr>
        <w:rPr>
          <w:rFonts w:hint="eastAsia"/>
        </w:rPr>
      </w:pPr>
    </w:p>
    <w:p w14:paraId="436BBBD6" w14:textId="77777777" w:rsidR="00EC05E8" w:rsidRDefault="00EC05E8">
      <w:pPr>
        <w:rPr>
          <w:rFonts w:hint="eastAsia"/>
        </w:rPr>
      </w:pPr>
    </w:p>
    <w:p w14:paraId="21EA4417" w14:textId="77777777" w:rsidR="00EC05E8" w:rsidRDefault="00EC05E8">
      <w:pPr>
        <w:rPr>
          <w:rFonts w:hint="eastAsia"/>
        </w:rPr>
      </w:pPr>
    </w:p>
    <w:p w14:paraId="27C82540" w14:textId="77777777" w:rsidR="00EC05E8" w:rsidRDefault="00EC05E8">
      <w:pPr>
        <w:rPr>
          <w:rFonts w:hint="eastAsia"/>
        </w:rPr>
      </w:pPr>
    </w:p>
    <w:p w14:paraId="5DBBE8D5" w14:textId="77777777" w:rsidR="00EC05E8" w:rsidRDefault="00EC05E8">
      <w:pPr>
        <w:rPr>
          <w:rFonts w:hint="eastAsia"/>
        </w:rPr>
      </w:pPr>
    </w:p>
    <w:p w14:paraId="0D89EAF0" w14:textId="77777777" w:rsidR="00EC05E8" w:rsidRDefault="00EC05E8">
      <w:pPr>
        <w:rPr>
          <w:rFonts w:hint="eastAsia"/>
        </w:rPr>
      </w:pPr>
    </w:p>
    <w:p w14:paraId="3E34A644" w14:textId="77777777" w:rsidR="00EC05E8" w:rsidRDefault="00EC05E8">
      <w:pPr>
        <w:rPr>
          <w:rFonts w:hint="eastAsia"/>
        </w:rPr>
      </w:pPr>
    </w:p>
    <w:p w14:paraId="6E031C9D" w14:textId="77777777" w:rsidR="00EC05E8" w:rsidRDefault="00EC05E8">
      <w:pPr>
        <w:rPr>
          <w:rFonts w:hint="eastAsia"/>
        </w:rPr>
      </w:pPr>
    </w:p>
    <w:p w14:paraId="71C750D2" w14:textId="77777777" w:rsidR="00EC05E8" w:rsidRDefault="00EC05E8">
      <w:pPr>
        <w:rPr>
          <w:rFonts w:hint="eastAsia"/>
        </w:rPr>
      </w:pPr>
    </w:p>
    <w:p w14:paraId="3DFE8E75" w14:textId="77777777" w:rsidR="00EC05E8" w:rsidRDefault="00EC05E8">
      <w:pPr>
        <w:rPr>
          <w:rFonts w:hint="eastAsia"/>
        </w:rPr>
      </w:pPr>
    </w:p>
    <w:p w14:paraId="041E4842" w14:textId="77777777" w:rsidR="00EC05E8" w:rsidRDefault="00EC05E8">
      <w:pPr>
        <w:rPr>
          <w:rFonts w:hint="eastAsia"/>
        </w:rPr>
      </w:pPr>
    </w:p>
    <w:p w14:paraId="1C666E69" w14:textId="77777777" w:rsidR="00EC05E8" w:rsidRDefault="00EC05E8">
      <w:pPr>
        <w:rPr>
          <w:rFonts w:hint="eastAsia"/>
        </w:rPr>
      </w:pPr>
    </w:p>
    <w:p w14:paraId="2A9DF60C" w14:textId="77777777" w:rsidR="00EC05E8" w:rsidRDefault="00EC05E8">
      <w:pPr>
        <w:rPr>
          <w:rFonts w:hint="eastAsia"/>
        </w:rPr>
      </w:pPr>
    </w:p>
    <w:p w14:paraId="38C36051" w14:textId="77777777" w:rsidR="00EC05E8" w:rsidRDefault="00EC05E8">
      <w:pPr>
        <w:rPr>
          <w:rFonts w:hint="eastAsia"/>
        </w:rPr>
      </w:pPr>
    </w:p>
    <w:p w14:paraId="144D95ED" w14:textId="77777777" w:rsidR="00EC05E8" w:rsidRDefault="00EC05E8">
      <w:pPr>
        <w:rPr>
          <w:rFonts w:hint="eastAsia"/>
        </w:rPr>
      </w:pPr>
    </w:p>
    <w:p w14:paraId="08A19B39" w14:textId="77777777" w:rsidR="00EC05E8" w:rsidRDefault="00EC05E8">
      <w:pPr>
        <w:rPr>
          <w:rFonts w:hint="eastAsia"/>
        </w:rPr>
      </w:pPr>
    </w:p>
    <w:p w14:paraId="535FA09C" w14:textId="77777777" w:rsidR="00EC05E8" w:rsidRDefault="00EC05E8">
      <w:pPr>
        <w:rPr>
          <w:rFonts w:hint="eastAsia"/>
        </w:rPr>
      </w:pPr>
    </w:p>
    <w:p w14:paraId="472B647C" w14:textId="77777777" w:rsidR="00EC05E8" w:rsidRDefault="00EC05E8">
      <w:pPr>
        <w:rPr>
          <w:rFonts w:hint="eastAsia"/>
        </w:rPr>
      </w:pPr>
    </w:p>
    <w:p w14:paraId="27CD3961" w14:textId="77777777" w:rsidR="00EC05E8" w:rsidRDefault="00EC05E8">
      <w:pPr>
        <w:rPr>
          <w:rFonts w:hint="eastAsia"/>
        </w:rPr>
      </w:pPr>
    </w:p>
    <w:p w14:paraId="49A485B8" w14:textId="0AA22FD2" w:rsidR="00EC05E8" w:rsidRDefault="00EC05E8">
      <w:pPr>
        <w:rPr>
          <w:rFonts w:ascii="Times New Roman" w:hAnsi="Times New Roman"/>
          <w:sz w:val="24"/>
          <w:szCs w:val="24"/>
          <w:lang w:val="en-GB"/>
        </w:rPr>
      </w:pPr>
      <w:r w:rsidRPr="009F433F">
        <w:rPr>
          <w:rFonts w:ascii="Times New Roman" w:hAnsi="Times New Roman" w:hint="eastAsia"/>
          <w:sz w:val="24"/>
          <w:szCs w:val="24"/>
          <w:lang w:val="en-GB"/>
        </w:rPr>
        <w:lastRenderedPageBreak/>
        <w:t xml:space="preserve">Table </w:t>
      </w:r>
      <w:r w:rsidR="00B452F7">
        <w:rPr>
          <w:rFonts w:ascii="Times New Roman" w:hAnsi="Times New Roman" w:hint="eastAsia"/>
          <w:sz w:val="24"/>
          <w:szCs w:val="24"/>
          <w:lang w:val="en-GB"/>
        </w:rPr>
        <w:t>S</w:t>
      </w:r>
      <w:r w:rsidRPr="009F433F">
        <w:rPr>
          <w:rFonts w:ascii="Times New Roman" w:hAnsi="Times New Roman" w:hint="eastAsia"/>
          <w:sz w:val="24"/>
          <w:szCs w:val="24"/>
          <w:lang w:val="en-GB"/>
        </w:rPr>
        <w:t xml:space="preserve">2 </w:t>
      </w:r>
      <w:r w:rsidR="009F433F">
        <w:rPr>
          <w:rFonts w:ascii="Times New Roman" w:hAnsi="Times New Roman"/>
          <w:sz w:val="24"/>
          <w:szCs w:val="24"/>
          <w:lang w:val="en-GB"/>
        </w:rPr>
        <w:t>Modified disease severity score</w:t>
      </w:r>
      <w:r w:rsidR="00CB5252">
        <w:rPr>
          <w:rFonts w:ascii="Times New Roman" w:hAnsi="Times New Roman" w:hint="eastAsia"/>
          <w:sz w:val="24"/>
          <w:szCs w:val="24"/>
          <w:lang w:val="en-GB"/>
        </w:rPr>
        <w:t>.</w:t>
      </w:r>
      <w:r w:rsidR="00CB5252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XaXNoYXVwdDwvQXV0aG9yPjxZZWFyPjIwMTc8L1llYXI+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</w:fldData>
        </w:fldChar>
      </w:r>
      <w:r w:rsidR="00CB5252">
        <w:rPr>
          <w:rFonts w:ascii="Times New Roman" w:hAnsi="Times New Roman"/>
          <w:sz w:val="24"/>
          <w:szCs w:val="24"/>
          <w:lang w:val="en-GB"/>
        </w:rPr>
        <w:instrText xml:space="preserve"> ADDIN EN.CITE </w:instrText>
      </w:r>
      <w:r w:rsidR="00CB5252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XaXNoYXVwdDwvQXV0aG9yPjxZZWFyPjIwMTc8L1llYXI+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</w:fldData>
        </w:fldChar>
      </w:r>
      <w:r w:rsidR="00CB5252">
        <w:rPr>
          <w:rFonts w:ascii="Times New Roman" w:hAnsi="Times New Roman"/>
          <w:sz w:val="24"/>
          <w:szCs w:val="24"/>
          <w:lang w:val="en-GB"/>
        </w:rPr>
        <w:instrText xml:space="preserve"> ADDIN EN.CITE.DATA </w:instrText>
      </w:r>
      <w:r w:rsidR="00CB5252">
        <w:rPr>
          <w:rFonts w:ascii="Times New Roman" w:hAnsi="Times New Roman"/>
          <w:sz w:val="24"/>
          <w:szCs w:val="24"/>
          <w:lang w:val="en-GB"/>
        </w:rPr>
      </w:r>
      <w:r w:rsidR="00CB5252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CB5252">
        <w:rPr>
          <w:rFonts w:ascii="Times New Roman" w:hAnsi="Times New Roman"/>
          <w:sz w:val="24"/>
          <w:szCs w:val="24"/>
          <w:lang w:val="en-GB"/>
        </w:rPr>
      </w:r>
      <w:r w:rsidR="00CB5252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B5252">
        <w:rPr>
          <w:rFonts w:ascii="Times New Roman" w:hAnsi="Times New Roman"/>
          <w:noProof/>
          <w:sz w:val="24"/>
          <w:szCs w:val="24"/>
          <w:lang w:val="en-GB"/>
        </w:rPr>
        <w:t>[1]</w:t>
      </w:r>
      <w:r w:rsidR="00CB5252">
        <w:rPr>
          <w:rFonts w:ascii="Times New Roman" w:hAnsi="Times New Roman"/>
          <w:sz w:val="24"/>
          <w:szCs w:val="24"/>
          <w:lang w:val="en-GB"/>
        </w:rPr>
        <w:fldChar w:fldCharType="end"/>
      </w:r>
    </w:p>
    <w:tbl>
      <w:tblPr>
        <w:tblW w:w="7280" w:type="dxa"/>
        <w:jc w:val="center"/>
        <w:tblLook w:val="04A0" w:firstRow="1" w:lastRow="0" w:firstColumn="1" w:lastColumn="0" w:noHBand="0" w:noVBand="1"/>
      </w:tblPr>
      <w:tblGrid>
        <w:gridCol w:w="3260"/>
        <w:gridCol w:w="4020"/>
      </w:tblGrid>
      <w:tr w:rsidR="00CB5252" w:rsidRPr="00B80DDD" w14:paraId="77C54E7B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9EF9C6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>Symptoms</w:t>
            </w:r>
          </w:p>
        </w:tc>
        <w:tc>
          <w:tcPr>
            <w:tcW w:w="40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E0E531" w14:textId="490615E1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oint score</w:t>
            </w:r>
          </w:p>
        </w:tc>
      </w:tr>
      <w:tr w:rsidR="00CB5252" w:rsidRPr="00B80DDD" w14:paraId="6816E221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0C209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>Fever</w:t>
            </w:r>
          </w:p>
        </w:tc>
        <w:tc>
          <w:tcPr>
            <w:tcW w:w="40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0CF21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1</w:t>
            </w:r>
          </w:p>
        </w:tc>
      </w:tr>
      <w:tr w:rsidR="00CB5252" w:rsidRPr="00B80DDD" w14:paraId="5F45D814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DEE38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 xml:space="preserve">Cough           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8B934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1</w:t>
            </w:r>
          </w:p>
        </w:tc>
      </w:tr>
      <w:tr w:rsidR="00CB5252" w:rsidRPr="00B80DDD" w14:paraId="3536AFCB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F6F74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>Rhinorrhea</w:t>
            </w:r>
            <w:proofErr w:type="spellEnd"/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3761A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1</w:t>
            </w:r>
          </w:p>
        </w:tc>
      </w:tr>
      <w:tr w:rsidR="00CB5252" w:rsidRPr="00B80DDD" w14:paraId="48EBB81C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2CB40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 xml:space="preserve">Duration of illness &gt; 4 days                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C1B30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1</w:t>
            </w:r>
          </w:p>
        </w:tc>
      </w:tr>
      <w:tr w:rsidR="00CB5252" w:rsidRPr="00B80DDD" w14:paraId="61E61A86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2E271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>Apnoea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5BB7B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3</w:t>
            </w:r>
          </w:p>
        </w:tc>
      </w:tr>
      <w:tr w:rsidR="00CB5252" w:rsidRPr="00B80DDD" w14:paraId="2A21C2C0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47366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>Wheezing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BFF67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5</w:t>
            </w:r>
          </w:p>
        </w:tc>
      </w:tr>
      <w:tr w:rsidR="00CB5252" w:rsidRPr="00B80DDD" w14:paraId="5A6414D1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8F94B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>Cyanosis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0AAC4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5</w:t>
            </w:r>
          </w:p>
        </w:tc>
      </w:tr>
      <w:tr w:rsidR="00CB5252" w:rsidRPr="00B80DDD" w14:paraId="12DE8092" w14:textId="77777777" w:rsidTr="00842F97">
        <w:trPr>
          <w:trHeight w:val="454"/>
          <w:jc w:val="center"/>
        </w:trPr>
        <w:tc>
          <w:tcPr>
            <w:tcW w:w="3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F7A2E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bookmarkStart w:id="0" w:name="RANGE!A47"/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>Retractions</w:t>
            </w:r>
            <w:bookmarkEnd w:id="0"/>
          </w:p>
        </w:tc>
        <w:tc>
          <w:tcPr>
            <w:tcW w:w="40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F11E6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5</w:t>
            </w:r>
          </w:p>
        </w:tc>
      </w:tr>
      <w:tr w:rsidR="00CB5252" w:rsidRPr="00B80DDD" w14:paraId="5028B19A" w14:textId="77777777" w:rsidTr="00B80DDD">
        <w:trPr>
          <w:trHeight w:val="454"/>
          <w:jc w:val="center"/>
        </w:trPr>
        <w:tc>
          <w:tcPr>
            <w:tcW w:w="3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7169C" w14:textId="77777777" w:rsidR="00CB5252" w:rsidRPr="00B80DDD" w:rsidRDefault="00CB5252" w:rsidP="00CB525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en-GB"/>
                <w14:ligatures w14:val="none"/>
              </w:rPr>
              <w:t>Tachypnea</w:t>
            </w:r>
            <w:proofErr w:type="spellEnd"/>
          </w:p>
        </w:tc>
        <w:tc>
          <w:tcPr>
            <w:tcW w:w="40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2B5A01" w14:textId="77777777" w:rsidR="00CB5252" w:rsidRPr="00B80DDD" w:rsidRDefault="00CB5252" w:rsidP="00CB52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B80DDD">
              <w:rPr>
                <w:rFonts w:ascii="Times New Roman" w:eastAsia="等线" w:hAnsi="Times New Roman" w:cs="Times New Roman"/>
                <w:color w:val="000000"/>
                <w:kern w:val="0"/>
                <w:sz w:val="22"/>
                <w14:ligatures w14:val="none"/>
              </w:rPr>
              <w:t>5</w:t>
            </w:r>
          </w:p>
        </w:tc>
      </w:tr>
    </w:tbl>
    <w:p w14:paraId="24837572" w14:textId="77777777" w:rsidR="00CB5252" w:rsidRDefault="00CB5252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3FE916D0" w14:textId="52A26392" w:rsidR="00B452F7" w:rsidRDefault="00B452F7" w:rsidP="00B452F7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 w:hint="eastAsia"/>
          <w:sz w:val="24"/>
          <w:szCs w:val="24"/>
        </w:rPr>
        <w:t xml:space="preserve">able S3 </w:t>
      </w:r>
      <w:r>
        <w:rPr>
          <w:rFonts w:ascii="Times New Roman" w:hAnsi="Times New Roman"/>
          <w:sz w:val="24"/>
          <w:szCs w:val="24"/>
          <w:lang w:bidi="ar"/>
        </w:rPr>
        <w:t xml:space="preserve">Correlations of </w:t>
      </w:r>
      <w:r>
        <w:rPr>
          <w:rFonts w:ascii="Times New Roman" w:hAnsi="Times New Roman" w:hint="eastAsia"/>
          <w:sz w:val="24"/>
          <w:szCs w:val="24"/>
          <w:lang w:bidi="ar"/>
        </w:rPr>
        <w:t>parameter</w:t>
      </w:r>
      <w:r>
        <w:rPr>
          <w:rFonts w:ascii="Times New Roman" w:hAnsi="Times New Roman"/>
          <w:sz w:val="24"/>
          <w:szCs w:val="24"/>
          <w:lang w:bidi="ar"/>
        </w:rPr>
        <w:t>s with</w:t>
      </w:r>
      <w:r>
        <w:rPr>
          <w:rFonts w:ascii="Times New Roman" w:hAnsi="Times New Roman" w:hint="eastAsia"/>
          <w:sz w:val="24"/>
          <w:szCs w:val="24"/>
        </w:rPr>
        <w:t xml:space="preserve"> disease severity</w:t>
      </w:r>
      <w:r>
        <w:rPr>
          <w:rFonts w:ascii="Times New Roman" w:hAnsi="Times New Roman"/>
          <w:sz w:val="24"/>
          <w:szCs w:val="24"/>
          <w:lang w:bidi="ar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indexes.</w:t>
      </w:r>
    </w:p>
    <w:tbl>
      <w:tblPr>
        <w:tblW w:w="8440" w:type="dxa"/>
        <w:jc w:val="center"/>
        <w:tblLook w:val="04A0" w:firstRow="1" w:lastRow="0" w:firstColumn="1" w:lastColumn="0" w:noHBand="0" w:noVBand="1"/>
      </w:tblPr>
      <w:tblGrid>
        <w:gridCol w:w="2200"/>
        <w:gridCol w:w="1040"/>
        <w:gridCol w:w="1040"/>
        <w:gridCol w:w="1040"/>
        <w:gridCol w:w="1040"/>
        <w:gridCol w:w="1040"/>
        <w:gridCol w:w="1040"/>
      </w:tblGrid>
      <w:tr w:rsidR="00B452F7" w:rsidRPr="005454F9" w14:paraId="50B44ED9" w14:textId="77777777" w:rsidTr="00B814D6">
        <w:trPr>
          <w:trHeight w:val="454"/>
          <w:jc w:val="center"/>
        </w:trPr>
        <w:tc>
          <w:tcPr>
            <w:tcW w:w="22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C1D0C64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arameters</w:t>
            </w:r>
          </w:p>
        </w:tc>
        <w:tc>
          <w:tcPr>
            <w:tcW w:w="2080" w:type="dxa"/>
            <w:gridSpan w:val="2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714892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DSS</w:t>
            </w:r>
          </w:p>
        </w:tc>
        <w:tc>
          <w:tcPr>
            <w:tcW w:w="2080" w:type="dxa"/>
            <w:gridSpan w:val="2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F9E6C6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SOFA</w:t>
            </w:r>
          </w:p>
        </w:tc>
        <w:tc>
          <w:tcPr>
            <w:tcW w:w="2080" w:type="dxa"/>
            <w:gridSpan w:val="2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171CA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LOS</w:t>
            </w:r>
          </w:p>
        </w:tc>
      </w:tr>
      <w:tr w:rsidR="00B452F7" w:rsidRPr="005454F9" w14:paraId="41830097" w14:textId="77777777" w:rsidTr="00B814D6">
        <w:trPr>
          <w:trHeight w:val="454"/>
          <w:jc w:val="center"/>
        </w:trPr>
        <w:tc>
          <w:tcPr>
            <w:tcW w:w="220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41BC8A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4EACE93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p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F03D271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r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0AD083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p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92258D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r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B7F96A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p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E83D43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r</w:t>
            </w:r>
          </w:p>
        </w:tc>
      </w:tr>
      <w:tr w:rsidR="00B452F7" w:rsidRPr="005454F9" w14:paraId="5E9C1051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A851C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emperature ≥40°C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15E5C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315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DCB6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5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23D44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2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5084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56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C97CA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7F91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217 </w:t>
            </w:r>
          </w:p>
        </w:tc>
      </w:tr>
      <w:tr w:rsidR="00B452F7" w:rsidRPr="005454F9" w14:paraId="109A3F40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AE445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HGB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3F3A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7E7B4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255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08C2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1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E857E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1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4293C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63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EC361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94 </w:t>
            </w:r>
          </w:p>
        </w:tc>
      </w:tr>
      <w:tr w:rsidR="00B452F7" w:rsidRPr="005454F9" w14:paraId="2E081B0E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93A05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3750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353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D9BFB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47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5D17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27211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218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EBEDB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CB8BE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85 </w:t>
            </w:r>
          </w:p>
        </w:tc>
      </w:tr>
      <w:tr w:rsidR="00B452F7" w:rsidRPr="005454F9" w14:paraId="5A9BCA12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2AD40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M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D1676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64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39F23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70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CB545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2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2CA5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53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9673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86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A5DC3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87 </w:t>
            </w:r>
          </w:p>
        </w:tc>
      </w:tr>
      <w:tr w:rsidR="00B452F7" w:rsidRPr="005454F9" w14:paraId="7FA1CA70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3F247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24A30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27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4D65A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12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FF60A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24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EB214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14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277F0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20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027C0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65 </w:t>
            </w:r>
          </w:p>
        </w:tc>
      </w:tr>
      <w:tr w:rsidR="00B452F7" w:rsidRPr="005454F9" w14:paraId="04E60CB4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014C8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CRP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A44A7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887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88838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07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EA61C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2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74AE0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58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050E3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2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BE251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60 </w:t>
            </w:r>
          </w:p>
        </w:tc>
      </w:tr>
      <w:tr w:rsidR="00B452F7" w:rsidRPr="005454F9" w14:paraId="6302F780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20F9D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AA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DB2A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95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CA357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03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30A2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45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AA09E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8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0847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6DCD7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93 </w:t>
            </w:r>
          </w:p>
        </w:tc>
      </w:tr>
      <w:tr w:rsidR="00B452F7" w:rsidRPr="005454F9" w14:paraId="2E62059E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DC9B6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CT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00748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95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44FE4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18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9A5A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3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60BD4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207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0BB61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1395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304 </w:t>
            </w:r>
          </w:p>
        </w:tc>
      </w:tr>
      <w:tr w:rsidR="00B452F7" w:rsidRPr="005454F9" w14:paraId="5E866B29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E42AA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LB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01313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710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8BD42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20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16DDB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6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06572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9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075B1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FF8B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97 </w:t>
            </w:r>
          </w:p>
        </w:tc>
      </w:tr>
      <w:tr w:rsidR="00B452F7" w:rsidRPr="005454F9" w14:paraId="62D161AF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9F183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P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324D4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6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8A49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45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025CE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14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71298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30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14B5A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5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4A3EC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00 </w:t>
            </w:r>
          </w:p>
        </w:tc>
      </w:tr>
      <w:tr w:rsidR="00B452F7" w:rsidRPr="005454F9" w14:paraId="2A7B7D9A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D6552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LR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4C01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1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A599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18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C063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8532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233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C2A0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5794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75 </w:t>
            </w:r>
          </w:p>
        </w:tc>
      </w:tr>
      <w:tr w:rsidR="00B452F7" w:rsidRPr="005454F9" w14:paraId="192937D2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E55E2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dNLR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1B03F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31F01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3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93318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9EF5E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240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0C636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0D006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76 </w:t>
            </w:r>
          </w:p>
        </w:tc>
      </w:tr>
      <w:tr w:rsidR="00B452F7" w:rsidRPr="005454F9" w14:paraId="4C115EF2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F2B42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LR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B771E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6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58235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3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0E998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6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E4ADA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3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A76D7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E1AA7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64 </w:t>
            </w:r>
          </w:p>
        </w:tc>
      </w:tr>
      <w:tr w:rsidR="00B452F7" w:rsidRPr="005454F9" w14:paraId="293E095D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4416E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CR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EF8CB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858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B69C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09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6A03C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DF192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200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9245D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4D1B6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95 </w:t>
            </w:r>
          </w:p>
        </w:tc>
      </w:tr>
      <w:tr w:rsidR="00B452F7" w:rsidRPr="005454F9" w14:paraId="53C18C36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9EAE2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NI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4BF7C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473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2DAA7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036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B1402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11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B5451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28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E54C3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7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66C33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137 </w:t>
            </w:r>
          </w:p>
        </w:tc>
      </w:tr>
      <w:tr w:rsidR="00B452F7" w:rsidRPr="005454F9" w14:paraId="6C3D5737" w14:textId="77777777" w:rsidTr="00B814D6">
        <w:trPr>
          <w:trHeight w:val="454"/>
          <w:jc w:val="center"/>
        </w:trPr>
        <w:tc>
          <w:tcPr>
            <w:tcW w:w="2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2CD4FB" w14:textId="77777777" w:rsidR="00B452F7" w:rsidRPr="005454F9" w:rsidRDefault="00B452F7" w:rsidP="00B814D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CAR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F38836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810 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BD5016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-0.013 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B65F58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5 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4767A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50 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F21969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001 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C5AAFB" w14:textId="77777777" w:rsidR="00B452F7" w:rsidRPr="005454F9" w:rsidRDefault="00B452F7" w:rsidP="00B814D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454F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169 </w:t>
            </w:r>
          </w:p>
        </w:tc>
      </w:tr>
    </w:tbl>
    <w:p w14:paraId="0847D8BD" w14:textId="0DBB6CB5" w:rsidR="00B452F7" w:rsidRDefault="00B452F7" w:rsidP="00B452F7">
      <w:pPr>
        <w:rPr>
          <w:rFonts w:ascii="Times New Roman" w:hAnsi="Times New Roman"/>
          <w:sz w:val="24"/>
          <w:szCs w:val="24"/>
        </w:rPr>
      </w:pPr>
      <w:r w:rsidRPr="003D2F76">
        <w:rPr>
          <w:rFonts w:ascii="Times New Roman" w:hAnsi="Times New Roman" w:hint="eastAsia"/>
          <w:sz w:val="24"/>
          <w:szCs w:val="24"/>
        </w:rPr>
        <w:lastRenderedPageBreak/>
        <w:t xml:space="preserve">Abbreviations: DSS, disease severity score; SOFA, sequential organ failure assessment; LOS, Length of stay; r, correlation coefficient; HGB, hemoglobin; L, lymphocyte; M, monocyte; N, neutrophil; CRP, C-reactive protein; SAA, Serum amyloid A; PCT, Procalcitonin; ALB, albumin; TP, total protein; NLR, neutrophil-to-lymphocyte ratio; </w:t>
      </w:r>
      <w:proofErr w:type="spellStart"/>
      <w:r w:rsidRPr="003D2F76">
        <w:rPr>
          <w:rFonts w:ascii="Times New Roman" w:hAnsi="Times New Roman" w:hint="eastAsia"/>
          <w:sz w:val="24"/>
          <w:szCs w:val="24"/>
        </w:rPr>
        <w:t>dNLR</w:t>
      </w:r>
      <w:proofErr w:type="spellEnd"/>
      <w:r w:rsidRPr="003D2F76">
        <w:rPr>
          <w:rFonts w:ascii="Times New Roman" w:hAnsi="Times New Roman" w:hint="eastAsia"/>
          <w:sz w:val="24"/>
          <w:szCs w:val="24"/>
        </w:rPr>
        <w:t xml:space="preserve">, 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derived </w:t>
      </w:r>
      <w:r w:rsidR="00B67FCF">
        <w:rPr>
          <w:rFonts w:ascii="Times New Roman" w:hAnsi="Times New Roman" w:cs="Times New Roman" w:hint="eastAsia"/>
          <w:sz w:val="24"/>
          <w:szCs w:val="24"/>
        </w:rPr>
        <w:t>n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eutrophil-to-</w:t>
      </w:r>
      <w:r w:rsidR="00B67FCF">
        <w:rPr>
          <w:rFonts w:ascii="Times New Roman" w:hAnsi="Times New Roman" w:cs="Times New Roman" w:hint="eastAsia"/>
          <w:sz w:val="24"/>
          <w:szCs w:val="24"/>
        </w:rPr>
        <w:t>l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ymphocyte </w:t>
      </w:r>
      <w:r w:rsidR="00B67FCF">
        <w:rPr>
          <w:rFonts w:ascii="Times New Roman" w:hAnsi="Times New Roman" w:cs="Times New Roman" w:hint="eastAsia"/>
          <w:sz w:val="24"/>
          <w:szCs w:val="24"/>
        </w:rPr>
        <w:t>r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atio</w:t>
      </w:r>
      <w:r w:rsidR="00B67FCF">
        <w:rPr>
          <w:rFonts w:ascii="Times New Roman" w:hAnsi="Times New Roman" w:hint="eastAsia"/>
          <w:sz w:val="24"/>
          <w:szCs w:val="24"/>
        </w:rPr>
        <w:t>;</w:t>
      </w:r>
      <w:r w:rsidRPr="003D2F76">
        <w:rPr>
          <w:rFonts w:ascii="Times New Roman" w:hAnsi="Times New Roman" w:hint="eastAsia"/>
          <w:sz w:val="24"/>
          <w:szCs w:val="24"/>
        </w:rPr>
        <w:t xml:space="preserve"> PLR, platelet</w:t>
      </w:r>
      <w:r w:rsidRPr="003D2F76">
        <w:rPr>
          <w:rFonts w:ascii="Times New Roman" w:hAnsi="Times New Roman" w:hint="eastAsia"/>
          <w:sz w:val="24"/>
          <w:szCs w:val="24"/>
        </w:rPr>
        <w:t>‐</w:t>
      </w:r>
      <w:r w:rsidRPr="003D2F76">
        <w:rPr>
          <w:rFonts w:ascii="Times New Roman" w:hAnsi="Times New Roman" w:hint="eastAsia"/>
          <w:sz w:val="24"/>
          <w:szCs w:val="24"/>
        </w:rPr>
        <w:t>to</w:t>
      </w:r>
      <w:r w:rsidRPr="003D2F76">
        <w:rPr>
          <w:rFonts w:ascii="Times New Roman" w:hAnsi="Times New Roman" w:hint="eastAsia"/>
          <w:sz w:val="24"/>
          <w:szCs w:val="24"/>
        </w:rPr>
        <w:t>‐</w:t>
      </w:r>
      <w:r w:rsidRPr="003D2F76">
        <w:rPr>
          <w:rFonts w:ascii="Times New Roman" w:hAnsi="Times New Roman" w:hint="eastAsia"/>
          <w:sz w:val="24"/>
          <w:szCs w:val="24"/>
        </w:rPr>
        <w:t>lymphocyte ratio; LCR, lymphocyte</w:t>
      </w:r>
      <w:r w:rsidRPr="003D2F76">
        <w:rPr>
          <w:rFonts w:ascii="Times New Roman" w:hAnsi="Times New Roman" w:hint="eastAsia"/>
          <w:sz w:val="24"/>
          <w:szCs w:val="24"/>
        </w:rPr>
        <w:t>‐</w:t>
      </w:r>
      <w:r w:rsidRPr="003D2F76">
        <w:rPr>
          <w:rFonts w:ascii="Times New Roman" w:hAnsi="Times New Roman" w:hint="eastAsia"/>
          <w:sz w:val="24"/>
          <w:szCs w:val="24"/>
        </w:rPr>
        <w:t>to-C</w:t>
      </w:r>
      <w:r w:rsidRPr="003D2F76">
        <w:rPr>
          <w:rFonts w:ascii="Times New Roman" w:hAnsi="Times New Roman" w:hint="eastAsia"/>
          <w:sz w:val="24"/>
          <w:szCs w:val="24"/>
        </w:rPr>
        <w:t>‐</w:t>
      </w:r>
      <w:r w:rsidRPr="003D2F76">
        <w:rPr>
          <w:rFonts w:ascii="Times New Roman" w:hAnsi="Times New Roman" w:hint="eastAsia"/>
          <w:sz w:val="24"/>
          <w:szCs w:val="24"/>
        </w:rPr>
        <w:t>reactive protein ratio; PNI, prognostic nutritional index; CAR, C</w:t>
      </w:r>
      <w:r w:rsidRPr="003D2F76">
        <w:rPr>
          <w:rFonts w:ascii="Times New Roman" w:hAnsi="Times New Roman" w:hint="eastAsia"/>
          <w:sz w:val="24"/>
          <w:szCs w:val="24"/>
        </w:rPr>
        <w:t>‐</w:t>
      </w:r>
      <w:r w:rsidRPr="003D2F76">
        <w:rPr>
          <w:rFonts w:ascii="Times New Roman" w:hAnsi="Times New Roman" w:hint="eastAsia"/>
          <w:sz w:val="24"/>
          <w:szCs w:val="24"/>
        </w:rPr>
        <w:t>reactive protein-to-albumin ratio. Statistically significant (p &lt; 0.05) results are in bold.</w:t>
      </w:r>
    </w:p>
    <w:p w14:paraId="6470BFB0" w14:textId="77777777" w:rsidR="00CB5252" w:rsidRDefault="00CB5252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2DC6D513" w14:textId="77777777" w:rsidR="00B452F7" w:rsidRDefault="00B452F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4BDE534E" w14:textId="0EEE0C8E" w:rsidR="005A0367" w:rsidRDefault="005A036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T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able </w:t>
      </w:r>
      <w:r w:rsidR="00B452F7">
        <w:rPr>
          <w:rFonts w:ascii="Times New Roman" w:hAnsi="Times New Roman" w:hint="eastAsia"/>
          <w:sz w:val="24"/>
          <w:szCs w:val="24"/>
          <w:lang w:val="en-GB"/>
        </w:rPr>
        <w:t>S4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Pr="005A0367">
        <w:rPr>
          <w:rFonts w:ascii="Times New Roman" w:hAnsi="Times New Roman" w:hint="eastAsia"/>
          <w:sz w:val="24"/>
          <w:szCs w:val="24"/>
          <w:lang w:val="en-GB"/>
        </w:rPr>
        <w:t>ROC curve analysis for predicting the occurrence of severe Mycoplasma pneumoniae pneumonia.</w:t>
      </w:r>
    </w:p>
    <w:tbl>
      <w:tblPr>
        <w:tblW w:w="8931" w:type="dxa"/>
        <w:tblLayout w:type="fixed"/>
        <w:tblLook w:val="04A0" w:firstRow="1" w:lastRow="0" w:firstColumn="1" w:lastColumn="0" w:noHBand="0" w:noVBand="1"/>
      </w:tblPr>
      <w:tblGrid>
        <w:gridCol w:w="142"/>
        <w:gridCol w:w="1377"/>
        <w:gridCol w:w="793"/>
        <w:gridCol w:w="1658"/>
        <w:gridCol w:w="968"/>
        <w:gridCol w:w="1158"/>
        <w:gridCol w:w="1417"/>
        <w:gridCol w:w="1418"/>
      </w:tblGrid>
      <w:tr w:rsidR="005A0367" w:rsidRPr="005A0367" w14:paraId="22FD2CFB" w14:textId="77777777" w:rsidTr="00842F97">
        <w:trPr>
          <w:trHeight w:val="454"/>
        </w:trPr>
        <w:tc>
          <w:tcPr>
            <w:tcW w:w="1519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CFCCA97" w14:textId="77777777" w:rsidR="005A0367" w:rsidRPr="005A0367" w:rsidRDefault="005A0367" w:rsidP="005A036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arameters</w:t>
            </w:r>
          </w:p>
        </w:tc>
        <w:tc>
          <w:tcPr>
            <w:tcW w:w="7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8F4D880" w14:textId="77777777" w:rsidR="005A0367" w:rsidRPr="005A0367" w:rsidRDefault="005A0367" w:rsidP="005A036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AUC</w:t>
            </w:r>
          </w:p>
        </w:tc>
        <w:tc>
          <w:tcPr>
            <w:tcW w:w="165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4227195" w14:textId="77777777" w:rsidR="005A0367" w:rsidRPr="005A0367" w:rsidRDefault="005A0367" w:rsidP="005A036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95% CI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86C14C1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p</w:t>
            </w:r>
          </w:p>
        </w:tc>
        <w:tc>
          <w:tcPr>
            <w:tcW w:w="115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5650FB9" w14:textId="77777777" w:rsidR="005A0367" w:rsidRPr="005A0367" w:rsidRDefault="005A0367" w:rsidP="005A036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Optimal cutoff value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118FD5B" w14:textId="77777777" w:rsidR="005A0367" w:rsidRPr="005A0367" w:rsidRDefault="005A0367" w:rsidP="005A036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Specificity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BC5B09" w14:textId="77777777" w:rsidR="005A0367" w:rsidRPr="005A0367" w:rsidRDefault="005A0367" w:rsidP="005A036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Sensitivity</w:t>
            </w:r>
          </w:p>
        </w:tc>
      </w:tr>
      <w:tr w:rsidR="005A0367" w:rsidRPr="005A0367" w14:paraId="287FD533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36250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HGB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F7BB1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75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90CF8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603-0.747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34D80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10550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23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5916C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4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8C163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33</w:t>
            </w:r>
          </w:p>
        </w:tc>
      </w:tr>
      <w:tr w:rsidR="005A0367" w:rsidRPr="005A0367" w14:paraId="097AEB57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2BE06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0C460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41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A4255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69-0.713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F9E34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51D3C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F79A9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B33B1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67</w:t>
            </w:r>
          </w:p>
        </w:tc>
      </w:tr>
      <w:tr w:rsidR="005A0367" w:rsidRPr="005A0367" w14:paraId="2684D6B0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31A82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M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CC604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24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56AA8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50-0.697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9BC1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01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9042A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1C349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5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D7D18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94</w:t>
            </w:r>
          </w:p>
        </w:tc>
      </w:tr>
      <w:tr w:rsidR="005A0367" w:rsidRPr="005A0367" w14:paraId="25409264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CF707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AA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DA042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598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9E037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03-0.692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B6875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34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33F79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6.2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6DF3F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F4902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13</w:t>
            </w:r>
          </w:p>
        </w:tc>
      </w:tr>
      <w:tr w:rsidR="005A0367" w:rsidRPr="005A0367" w14:paraId="2A40B6D3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CD6CD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CT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95375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01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3994D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13-0.689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D0B18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28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F75C1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54560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37307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07</w:t>
            </w:r>
          </w:p>
        </w:tc>
      </w:tr>
      <w:tr w:rsidR="005A0367" w:rsidRPr="005A0367" w14:paraId="35CD9996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289FB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LB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4270B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17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AA810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37-0.696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E4A32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02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15EF1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37.8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42A48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6C0C2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17</w:t>
            </w:r>
          </w:p>
        </w:tc>
      </w:tr>
      <w:tr w:rsidR="005A0367" w:rsidRPr="005A0367" w14:paraId="3A3911E9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9D16E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LR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43CCE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78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D8E7E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88-0.769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04195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0A162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3.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C058A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D7047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42</w:t>
            </w:r>
          </w:p>
        </w:tc>
      </w:tr>
      <w:tr w:rsidR="005A0367" w:rsidRPr="005A0367" w14:paraId="0F8F061D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0E160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dNLR</w:t>
            </w:r>
            <w:proofErr w:type="spellEnd"/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2EF87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67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BC4BE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76-0.758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7776D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D7899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.3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863EB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DFC26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67</w:t>
            </w:r>
          </w:p>
        </w:tc>
      </w:tr>
      <w:tr w:rsidR="005A0367" w:rsidRPr="005A0367" w14:paraId="29D51169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A44DF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LR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12402" w14:textId="77777777" w:rsidR="005A0367" w:rsidRPr="00EA738F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A738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0.723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F4A74" w14:textId="77777777" w:rsidR="005A0367" w:rsidRPr="00EA738F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A738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[0.642-0.803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802EF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5468C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17.3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0136B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7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5D04D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06</w:t>
            </w:r>
          </w:p>
        </w:tc>
      </w:tr>
      <w:tr w:rsidR="005A0367" w:rsidRPr="005A0367" w14:paraId="1C420C0A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9B14C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CR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3ADBE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590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D12B0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11-0.668]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2BA6A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16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62B22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17ACA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4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05D25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43</w:t>
            </w:r>
          </w:p>
        </w:tc>
      </w:tr>
      <w:tr w:rsidR="005A0367" w:rsidRPr="005A0367" w14:paraId="62893D77" w14:textId="77777777" w:rsidTr="00842F97">
        <w:trPr>
          <w:gridBefore w:val="1"/>
          <w:wBefore w:w="142" w:type="dxa"/>
          <w:trHeight w:val="454"/>
        </w:trPr>
        <w:tc>
          <w:tcPr>
            <w:tcW w:w="137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D4ACEE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NI</w:t>
            </w:r>
          </w:p>
        </w:tc>
        <w:tc>
          <w:tcPr>
            <w:tcW w:w="7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FB035E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70 </w:t>
            </w:r>
          </w:p>
        </w:tc>
        <w:tc>
          <w:tcPr>
            <w:tcW w:w="16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D3658" w14:textId="77777777" w:rsidR="005A0367" w:rsidRPr="005A0367" w:rsidRDefault="005A0367" w:rsidP="005A036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94-0.745]</w:t>
            </w:r>
          </w:p>
        </w:tc>
        <w:tc>
          <w:tcPr>
            <w:tcW w:w="9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DA97ED" w14:textId="77777777" w:rsidR="005A0367" w:rsidRPr="005A0367" w:rsidRDefault="005A0367" w:rsidP="003D2F7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031D4A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49.2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877094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6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F6CFA8" w14:textId="77777777" w:rsidR="005A0367" w:rsidRPr="005A0367" w:rsidRDefault="005A0367" w:rsidP="005A036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5A036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92</w:t>
            </w:r>
          </w:p>
        </w:tc>
      </w:tr>
    </w:tbl>
    <w:p w14:paraId="386FA71C" w14:textId="49FD33B4" w:rsidR="005A0367" w:rsidRDefault="005A0367" w:rsidP="0022059D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bbreviation</w:t>
      </w:r>
      <w:r>
        <w:rPr>
          <w:rFonts w:ascii="Times New Roman" w:hAnsi="Times New Roman" w:hint="eastAsia"/>
          <w:sz w:val="24"/>
          <w:szCs w:val="24"/>
        </w:rPr>
        <w:t>s: ROC, receiver operating characteristic; AUC, area under the curve; CI, confidence interval; HGB,</w:t>
      </w:r>
      <w:r>
        <w:rPr>
          <w:rFonts w:ascii="Times New Roman" w:hAnsi="Times New Roman"/>
          <w:sz w:val="24"/>
          <w:szCs w:val="24"/>
        </w:rPr>
        <w:t xml:space="preserve"> hemoglobin</w:t>
      </w:r>
      <w:r>
        <w:rPr>
          <w:rFonts w:ascii="Times New Roman" w:hAnsi="Times New Roman" w:hint="eastAsia"/>
          <w:sz w:val="24"/>
          <w:szCs w:val="24"/>
        </w:rPr>
        <w:t xml:space="preserve">; L, </w:t>
      </w:r>
      <w:r>
        <w:rPr>
          <w:rFonts w:ascii="Times New Roman" w:hAnsi="Times New Roman"/>
          <w:sz w:val="24"/>
          <w:szCs w:val="24"/>
        </w:rPr>
        <w:t>lymphocyte</w:t>
      </w:r>
      <w:r>
        <w:rPr>
          <w:rFonts w:ascii="Times New Roman" w:hAnsi="Times New Roman" w:hint="eastAsia"/>
          <w:sz w:val="24"/>
          <w:szCs w:val="24"/>
        </w:rPr>
        <w:t xml:space="preserve">; M, </w:t>
      </w:r>
      <w:r>
        <w:rPr>
          <w:rFonts w:ascii="Times New Roman" w:hAnsi="Times New Roman"/>
          <w:sz w:val="24"/>
          <w:szCs w:val="24"/>
        </w:rPr>
        <w:t>monocyte</w:t>
      </w:r>
      <w:r>
        <w:rPr>
          <w:rFonts w:ascii="Times New Roman" w:hAnsi="Times New Roman" w:hint="eastAsia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</w:t>
      </w:r>
      <w:r w:rsidR="0022059D">
        <w:rPr>
          <w:rFonts w:ascii="Times New Roman" w:hAnsi="Times New Roman" w:hint="eastAsia"/>
          <w:sz w:val="24"/>
          <w:szCs w:val="24"/>
        </w:rPr>
        <w:t xml:space="preserve">SAA, </w:t>
      </w:r>
      <w:r w:rsidR="0022059D" w:rsidRPr="0022059D">
        <w:rPr>
          <w:rFonts w:ascii="Times New Roman" w:hAnsi="Times New Roman"/>
          <w:sz w:val="24"/>
          <w:szCs w:val="24"/>
        </w:rPr>
        <w:t xml:space="preserve">Serum </w:t>
      </w:r>
      <w:r w:rsidR="002B2AF3">
        <w:rPr>
          <w:rFonts w:ascii="Times New Roman" w:hAnsi="Times New Roman" w:hint="eastAsia"/>
          <w:sz w:val="24"/>
          <w:szCs w:val="24"/>
        </w:rPr>
        <w:t>a</w:t>
      </w:r>
      <w:r w:rsidR="0022059D" w:rsidRPr="0022059D">
        <w:rPr>
          <w:rFonts w:ascii="Times New Roman" w:hAnsi="Times New Roman"/>
          <w:sz w:val="24"/>
          <w:szCs w:val="24"/>
        </w:rPr>
        <w:t>myloid A</w:t>
      </w:r>
      <w:r w:rsidR="0022059D">
        <w:rPr>
          <w:rFonts w:ascii="Times New Roman" w:hAnsi="Times New Roman" w:hint="eastAsia"/>
          <w:sz w:val="24"/>
          <w:szCs w:val="24"/>
        </w:rPr>
        <w:t xml:space="preserve">; PCT, </w:t>
      </w:r>
      <w:r w:rsidR="0022059D" w:rsidRPr="0022059D">
        <w:rPr>
          <w:rFonts w:ascii="Times New Roman" w:hAnsi="Times New Roman"/>
          <w:sz w:val="24"/>
          <w:szCs w:val="24"/>
        </w:rPr>
        <w:t>Procalcitonin</w:t>
      </w:r>
      <w:r w:rsidR="0022059D">
        <w:rPr>
          <w:rFonts w:ascii="Times New Roman" w:hAnsi="Times New Roman" w:hint="eastAsia"/>
          <w:sz w:val="24"/>
          <w:szCs w:val="24"/>
        </w:rPr>
        <w:t xml:space="preserve">; </w:t>
      </w:r>
      <w:r>
        <w:rPr>
          <w:rFonts w:ascii="Times New Roman" w:hAnsi="Times New Roman" w:hint="eastAsia"/>
          <w:sz w:val="24"/>
          <w:szCs w:val="24"/>
        </w:rPr>
        <w:t xml:space="preserve">ALB, </w:t>
      </w:r>
      <w:r>
        <w:rPr>
          <w:rFonts w:ascii="Times New Roman" w:hAnsi="Times New Roman"/>
          <w:sz w:val="24"/>
          <w:szCs w:val="24"/>
        </w:rPr>
        <w:t>albumin</w:t>
      </w:r>
      <w:r>
        <w:rPr>
          <w:rFonts w:ascii="Times New Roman" w:hAnsi="Times New Roman" w:hint="eastAsia"/>
          <w:sz w:val="24"/>
          <w:szCs w:val="24"/>
        </w:rPr>
        <w:t xml:space="preserve">; NLR, </w:t>
      </w:r>
      <w:bookmarkStart w:id="1" w:name="_Hlk190935890"/>
      <w:r>
        <w:rPr>
          <w:rFonts w:ascii="Times New Roman" w:hAnsi="Times New Roman"/>
          <w:sz w:val="24"/>
          <w:szCs w:val="24"/>
        </w:rPr>
        <w:t>neutrophil-to-lymphocyte ratio</w:t>
      </w:r>
      <w:bookmarkEnd w:id="1"/>
      <w:r>
        <w:rPr>
          <w:rFonts w:ascii="Times New Roman" w:hAnsi="Times New Roman" w:hint="eastAsia"/>
          <w:sz w:val="24"/>
          <w:szCs w:val="24"/>
        </w:rPr>
        <w:t xml:space="preserve">; </w:t>
      </w:r>
      <w:proofErr w:type="spellStart"/>
      <w:r>
        <w:rPr>
          <w:rFonts w:ascii="Times New Roman" w:hAnsi="Times New Roman" w:hint="eastAsia"/>
          <w:sz w:val="24"/>
          <w:szCs w:val="24"/>
        </w:rPr>
        <w:t>dNLR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, 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derived </w:t>
      </w:r>
      <w:r w:rsidR="00B67FCF">
        <w:rPr>
          <w:rFonts w:ascii="Times New Roman" w:hAnsi="Times New Roman" w:cs="Times New Roman" w:hint="eastAsia"/>
          <w:sz w:val="24"/>
          <w:szCs w:val="24"/>
        </w:rPr>
        <w:t>n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eutrophil-to-</w:t>
      </w:r>
      <w:r w:rsidR="00B67FCF">
        <w:rPr>
          <w:rFonts w:ascii="Times New Roman" w:hAnsi="Times New Roman" w:cs="Times New Roman" w:hint="eastAsia"/>
          <w:sz w:val="24"/>
          <w:szCs w:val="24"/>
        </w:rPr>
        <w:t>l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ymphocyte </w:t>
      </w:r>
      <w:r w:rsidR="00B67FCF">
        <w:rPr>
          <w:rFonts w:ascii="Times New Roman" w:hAnsi="Times New Roman" w:cs="Times New Roman" w:hint="eastAsia"/>
          <w:sz w:val="24"/>
          <w:szCs w:val="24"/>
        </w:rPr>
        <w:t>r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atio</w:t>
      </w:r>
      <w:r>
        <w:rPr>
          <w:rFonts w:ascii="Times New Roman" w:hAnsi="Times New Roman" w:hint="eastAsia"/>
          <w:sz w:val="24"/>
          <w:szCs w:val="24"/>
        </w:rPr>
        <w:t xml:space="preserve">; PLR, </w:t>
      </w:r>
      <w:r>
        <w:rPr>
          <w:rFonts w:ascii="Times New Roman" w:hAnsi="Times New Roman"/>
          <w:sz w:val="24"/>
          <w:szCs w:val="24"/>
        </w:rPr>
        <w:t>platelet‐to‐lymphocyte ratio</w:t>
      </w:r>
      <w:r>
        <w:rPr>
          <w:rFonts w:ascii="Times New Roman" w:hAnsi="Times New Roman" w:hint="eastAsia"/>
          <w:sz w:val="24"/>
          <w:szCs w:val="24"/>
        </w:rPr>
        <w:t xml:space="preserve">; LCR, </w:t>
      </w:r>
      <w:r>
        <w:rPr>
          <w:rFonts w:ascii="Times New Roman" w:hAnsi="Times New Roman"/>
          <w:sz w:val="24"/>
          <w:szCs w:val="24"/>
        </w:rPr>
        <w:t>lymphocyte‐</w:t>
      </w:r>
      <w:r>
        <w:rPr>
          <w:rFonts w:ascii="Times New Roman" w:hAnsi="Times New Roman" w:hint="eastAsia"/>
          <w:sz w:val="24"/>
          <w:szCs w:val="24"/>
        </w:rPr>
        <w:t>to-</w:t>
      </w:r>
      <w:r>
        <w:rPr>
          <w:rFonts w:ascii="Times New Roman" w:hAnsi="Times New Roman"/>
          <w:sz w:val="24"/>
          <w:szCs w:val="24"/>
        </w:rPr>
        <w:t>C‐reactive protein ratio</w:t>
      </w:r>
      <w:r>
        <w:rPr>
          <w:rFonts w:ascii="Times New Roman" w:hAnsi="Times New Roman" w:hint="eastAsia"/>
          <w:sz w:val="24"/>
          <w:szCs w:val="24"/>
        </w:rPr>
        <w:t>; PNI, prognostic nutritional index. Bold type indicates significant differences (</w:t>
      </w:r>
      <w:r>
        <w:rPr>
          <w:rFonts w:ascii="Times New Roman" w:hAnsi="Times New Roman" w:hint="eastAsia"/>
          <w:i/>
          <w:iCs/>
          <w:sz w:val="24"/>
          <w:szCs w:val="24"/>
        </w:rPr>
        <w:t xml:space="preserve">p </w:t>
      </w:r>
      <w:r>
        <w:rPr>
          <w:rFonts w:ascii="Times New Roman" w:hAnsi="Times New Roman" w:hint="eastAsia"/>
          <w:sz w:val="24"/>
          <w:szCs w:val="24"/>
        </w:rPr>
        <w:t>&lt; 0.05)</w:t>
      </w:r>
      <w:r w:rsidR="005454F9">
        <w:rPr>
          <w:rFonts w:ascii="Times New Roman" w:hAnsi="Times New Roman" w:hint="eastAsia"/>
          <w:sz w:val="24"/>
          <w:szCs w:val="24"/>
        </w:rPr>
        <w:t>.</w:t>
      </w:r>
    </w:p>
    <w:p w14:paraId="36598759" w14:textId="77777777" w:rsidR="00B452F7" w:rsidRDefault="00B452F7" w:rsidP="0022059D">
      <w:pPr>
        <w:rPr>
          <w:rFonts w:ascii="Times New Roman" w:hAnsi="Times New Roman"/>
          <w:sz w:val="24"/>
          <w:szCs w:val="24"/>
        </w:rPr>
      </w:pPr>
    </w:p>
    <w:p w14:paraId="543AF12B" w14:textId="20923877" w:rsidR="0068330D" w:rsidRDefault="0068330D" w:rsidP="0022059D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 w:hint="eastAsia"/>
          <w:sz w:val="24"/>
          <w:szCs w:val="24"/>
        </w:rPr>
        <w:t xml:space="preserve">able </w:t>
      </w:r>
      <w:r w:rsidR="00B452F7">
        <w:rPr>
          <w:rFonts w:ascii="Times New Roman" w:hAnsi="Times New Roman" w:hint="eastAsia"/>
          <w:sz w:val="24"/>
          <w:szCs w:val="24"/>
        </w:rPr>
        <w:t>S5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68330D">
        <w:rPr>
          <w:rFonts w:ascii="Times New Roman" w:hAnsi="Times New Roman"/>
          <w:sz w:val="24"/>
          <w:szCs w:val="24"/>
        </w:rPr>
        <w:t>ROC curve analysis for predicting the admission to PICU due to severe Mycoplasma pneumoniae pneumonia.</w:t>
      </w:r>
    </w:p>
    <w:tbl>
      <w:tblPr>
        <w:tblW w:w="8789" w:type="dxa"/>
        <w:tblLayout w:type="fixed"/>
        <w:tblLook w:val="04A0" w:firstRow="1" w:lastRow="0" w:firstColumn="1" w:lastColumn="0" w:noHBand="0" w:noVBand="1"/>
      </w:tblPr>
      <w:tblGrid>
        <w:gridCol w:w="1531"/>
        <w:gridCol w:w="887"/>
        <w:gridCol w:w="1573"/>
        <w:gridCol w:w="815"/>
        <w:gridCol w:w="1206"/>
        <w:gridCol w:w="1360"/>
        <w:gridCol w:w="1417"/>
      </w:tblGrid>
      <w:tr w:rsidR="00E818F6" w:rsidRPr="00E818F6" w14:paraId="147503AA" w14:textId="77777777" w:rsidTr="00842F97">
        <w:trPr>
          <w:trHeight w:val="454"/>
        </w:trPr>
        <w:tc>
          <w:tcPr>
            <w:tcW w:w="153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B9F5E28" w14:textId="77777777" w:rsidR="00E818F6" w:rsidRPr="00E818F6" w:rsidRDefault="00E818F6" w:rsidP="00E818F6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arameters</w:t>
            </w:r>
          </w:p>
        </w:tc>
        <w:tc>
          <w:tcPr>
            <w:tcW w:w="8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BEBD42F" w14:textId="77777777" w:rsidR="00E818F6" w:rsidRPr="00E818F6" w:rsidRDefault="00E818F6" w:rsidP="00E818F6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AUC</w:t>
            </w:r>
          </w:p>
        </w:tc>
        <w:tc>
          <w:tcPr>
            <w:tcW w:w="157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137FCFF" w14:textId="77777777" w:rsidR="00E818F6" w:rsidRPr="00E818F6" w:rsidRDefault="00E818F6" w:rsidP="00E818F6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95% CI</w:t>
            </w:r>
          </w:p>
        </w:tc>
        <w:tc>
          <w:tcPr>
            <w:tcW w:w="81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BF18818" w14:textId="77777777" w:rsidR="00E818F6" w:rsidRPr="00E818F6" w:rsidRDefault="00E818F6" w:rsidP="00E818F6">
            <w:pPr>
              <w:widowControl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p</w:t>
            </w:r>
          </w:p>
        </w:tc>
        <w:tc>
          <w:tcPr>
            <w:tcW w:w="120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BFEE92A" w14:textId="77777777" w:rsidR="00E818F6" w:rsidRPr="00E818F6" w:rsidRDefault="00E818F6" w:rsidP="00E818F6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Optimal </w:t>
            </w: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lastRenderedPageBreak/>
              <w:t>cutoff value</w:t>
            </w:r>
          </w:p>
        </w:tc>
        <w:tc>
          <w:tcPr>
            <w:tcW w:w="13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43F88D" w14:textId="77777777" w:rsidR="00E818F6" w:rsidRPr="00E818F6" w:rsidRDefault="00E818F6" w:rsidP="00E818F6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lastRenderedPageBreak/>
              <w:t>Specificity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3A322A6" w14:textId="77777777" w:rsidR="00E818F6" w:rsidRPr="00E818F6" w:rsidRDefault="00E818F6" w:rsidP="00E818F6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Sensitivity</w:t>
            </w:r>
          </w:p>
        </w:tc>
      </w:tr>
      <w:tr w:rsidR="00E818F6" w:rsidRPr="00E818F6" w14:paraId="20B32C2C" w14:textId="77777777" w:rsidTr="00842F97">
        <w:trPr>
          <w:trHeight w:val="454"/>
        </w:trPr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A3D90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HGB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8AEFA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76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D9BB7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63-0.790]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B8EBA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05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F47D8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22.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3EDE0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9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9A45C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07</w:t>
            </w:r>
          </w:p>
        </w:tc>
      </w:tr>
      <w:tr w:rsidR="00E818F6" w:rsidRPr="00E818F6" w14:paraId="72FA136D" w14:textId="77777777" w:rsidTr="00842F97">
        <w:trPr>
          <w:trHeight w:val="454"/>
        </w:trPr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26A28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P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F2FAA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48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449E6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30-0.766]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3DEC9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19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6A3E0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65.9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9C6ED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43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16A5B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54</w:t>
            </w:r>
          </w:p>
        </w:tc>
      </w:tr>
      <w:tr w:rsidR="00E818F6" w:rsidRPr="00E818F6" w14:paraId="00205AAA" w14:textId="77777777" w:rsidTr="00842F97">
        <w:trPr>
          <w:trHeight w:val="454"/>
        </w:trPr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82BCA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GLB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4D380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59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2BDBA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42-0.776]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55573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12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BDE30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4.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7C73A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4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2FC93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27</w:t>
            </w:r>
          </w:p>
        </w:tc>
      </w:tr>
      <w:tr w:rsidR="00E818F6" w:rsidRPr="00E818F6" w14:paraId="448A058A" w14:textId="77777777" w:rsidTr="00842F97">
        <w:trPr>
          <w:trHeight w:val="454"/>
        </w:trPr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2D544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GR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C83AC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51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429FC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17-0.784]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B93D7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47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3A381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48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46433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4FEA6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</w:t>
            </w:r>
          </w:p>
        </w:tc>
      </w:tr>
      <w:tr w:rsidR="00E818F6" w:rsidRPr="00E818F6" w14:paraId="235DB7CA" w14:textId="77777777" w:rsidTr="00842F97">
        <w:trPr>
          <w:trHeight w:val="454"/>
        </w:trPr>
        <w:tc>
          <w:tcPr>
            <w:tcW w:w="153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0353CC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CR</w:t>
            </w:r>
          </w:p>
        </w:tc>
        <w:tc>
          <w:tcPr>
            <w:tcW w:w="8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B2C30D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0.657 </w:t>
            </w:r>
          </w:p>
        </w:tc>
        <w:tc>
          <w:tcPr>
            <w:tcW w:w="15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F1B2FF" w14:textId="77777777" w:rsidR="00E818F6" w:rsidRPr="00E818F6" w:rsidRDefault="00E818F6" w:rsidP="00E818F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[0.538-0.776]</w:t>
            </w:r>
          </w:p>
        </w:tc>
        <w:tc>
          <w:tcPr>
            <w:tcW w:w="81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6CC259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13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687E69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.73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C6772F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D7156D" w14:textId="77777777" w:rsidR="00E818F6" w:rsidRPr="00E818F6" w:rsidRDefault="00E818F6" w:rsidP="00E818F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E818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32</w:t>
            </w:r>
          </w:p>
        </w:tc>
      </w:tr>
    </w:tbl>
    <w:p w14:paraId="48E316BE" w14:textId="02099BFF" w:rsidR="00241620" w:rsidRDefault="00241620" w:rsidP="00241620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bbreviation</w:t>
      </w:r>
      <w:r>
        <w:rPr>
          <w:rFonts w:ascii="Times New Roman" w:hAnsi="Times New Roman" w:hint="eastAsia"/>
          <w:sz w:val="24"/>
          <w:szCs w:val="24"/>
        </w:rPr>
        <w:t>s: ROC, receiver operating characteristic; AUC, area under the curve; CI, confidence interval; HGB,</w:t>
      </w:r>
      <w:r>
        <w:rPr>
          <w:rFonts w:ascii="Times New Roman" w:hAnsi="Times New Roman"/>
          <w:sz w:val="24"/>
          <w:szCs w:val="24"/>
        </w:rPr>
        <w:t xml:space="preserve"> hemoglobin</w:t>
      </w:r>
      <w:r>
        <w:rPr>
          <w:rFonts w:ascii="Times New Roman" w:hAnsi="Times New Roman" w:hint="eastAsia"/>
          <w:sz w:val="24"/>
          <w:szCs w:val="24"/>
        </w:rPr>
        <w:t xml:space="preserve">; TP, </w:t>
      </w:r>
      <w:r>
        <w:rPr>
          <w:rFonts w:ascii="Times New Roman" w:hAnsi="Times New Roman"/>
          <w:sz w:val="24"/>
          <w:szCs w:val="24"/>
        </w:rPr>
        <w:t>total protein</w:t>
      </w:r>
      <w:r>
        <w:rPr>
          <w:rFonts w:ascii="Times New Roman" w:hAnsi="Times New Roman" w:hint="eastAsia"/>
          <w:sz w:val="24"/>
          <w:szCs w:val="24"/>
        </w:rPr>
        <w:t>; GLB, globulin;</w:t>
      </w:r>
      <w:bookmarkStart w:id="2" w:name="OLE_LINK7"/>
      <w:r w:rsidRPr="00241620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AGR, albumin-to-globulin</w:t>
      </w:r>
      <w:bookmarkEnd w:id="2"/>
      <w:r>
        <w:rPr>
          <w:rFonts w:ascii="Times New Roman" w:hAnsi="Times New Roman" w:hint="eastAsia"/>
          <w:sz w:val="24"/>
          <w:szCs w:val="24"/>
        </w:rPr>
        <w:t xml:space="preserve"> ratio; SCR, </w:t>
      </w:r>
      <w:r w:rsidRPr="0022059D">
        <w:rPr>
          <w:rFonts w:ascii="Times New Roman" w:hAnsi="Times New Roman"/>
          <w:sz w:val="24"/>
          <w:szCs w:val="24"/>
        </w:rPr>
        <w:t xml:space="preserve">Serum </w:t>
      </w:r>
      <w:r>
        <w:rPr>
          <w:rFonts w:ascii="Times New Roman" w:hAnsi="Times New Roman" w:hint="eastAsia"/>
          <w:sz w:val="24"/>
          <w:szCs w:val="24"/>
        </w:rPr>
        <w:t>a</w:t>
      </w:r>
      <w:r w:rsidRPr="0022059D">
        <w:rPr>
          <w:rFonts w:ascii="Times New Roman" w:hAnsi="Times New Roman"/>
          <w:sz w:val="24"/>
          <w:szCs w:val="24"/>
        </w:rPr>
        <w:t>myloid A</w:t>
      </w:r>
      <w:r>
        <w:rPr>
          <w:rFonts w:ascii="Times New Roman" w:hAnsi="Times New Roman" w:hint="eastAsia"/>
          <w:sz w:val="24"/>
          <w:szCs w:val="24"/>
        </w:rPr>
        <w:t xml:space="preserve"> -to-</w:t>
      </w:r>
      <w:r w:rsidRPr="00241620">
        <w:rPr>
          <w:rFonts w:ascii="Noto Sans" w:hAnsi="Noto Sans" w:cs="Noto Sans"/>
          <w:color w:val="24292F"/>
          <w:szCs w:val="21"/>
        </w:rPr>
        <w:t xml:space="preserve"> </w:t>
      </w:r>
      <w:r w:rsidRPr="00241620">
        <w:rPr>
          <w:rFonts w:ascii="Times New Roman" w:hAnsi="Times New Roman"/>
          <w:sz w:val="24"/>
          <w:szCs w:val="24"/>
        </w:rPr>
        <w:t>C-reactive Protein</w:t>
      </w:r>
      <w:r>
        <w:rPr>
          <w:rFonts w:ascii="Times New Roman" w:hAnsi="Times New Roman" w:hint="eastAsia"/>
          <w:sz w:val="24"/>
          <w:szCs w:val="24"/>
        </w:rPr>
        <w:t xml:space="preserve"> ratio. Bold type indicates significant differences (</w:t>
      </w:r>
      <w:r>
        <w:rPr>
          <w:rFonts w:ascii="Times New Roman" w:hAnsi="Times New Roman" w:hint="eastAsia"/>
          <w:i/>
          <w:iCs/>
          <w:sz w:val="24"/>
          <w:szCs w:val="24"/>
        </w:rPr>
        <w:t xml:space="preserve">p </w:t>
      </w:r>
      <w:r>
        <w:rPr>
          <w:rFonts w:ascii="Times New Roman" w:hAnsi="Times New Roman" w:hint="eastAsia"/>
          <w:sz w:val="24"/>
          <w:szCs w:val="24"/>
        </w:rPr>
        <w:t>&lt; 0.05)</w:t>
      </w:r>
      <w:r w:rsidR="005454F9">
        <w:rPr>
          <w:rFonts w:ascii="Times New Roman" w:hAnsi="Times New Roman" w:hint="eastAsia"/>
          <w:sz w:val="24"/>
          <w:szCs w:val="24"/>
        </w:rPr>
        <w:t>.</w:t>
      </w:r>
    </w:p>
    <w:p w14:paraId="459432DD" w14:textId="77777777" w:rsidR="0068330D" w:rsidRDefault="0068330D" w:rsidP="0022059D">
      <w:pPr>
        <w:rPr>
          <w:rFonts w:ascii="Times New Roman" w:hAnsi="Times New Roman"/>
          <w:sz w:val="24"/>
          <w:szCs w:val="24"/>
          <w:lang w:val="en-GB"/>
        </w:rPr>
      </w:pPr>
    </w:p>
    <w:p w14:paraId="4B5869AA" w14:textId="77777777" w:rsidR="005A0367" w:rsidRDefault="005A0367" w:rsidP="000B5317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16D2AE03" w14:textId="6D0E4805" w:rsidR="00945EAB" w:rsidRDefault="00945EAB" w:rsidP="006B22CF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GB"/>
        </w:rPr>
        <w:t>T</w:t>
      </w:r>
      <w:r>
        <w:rPr>
          <w:rFonts w:ascii="Times New Roman" w:hAnsi="Times New Roman" w:hint="eastAsia"/>
          <w:sz w:val="24"/>
          <w:szCs w:val="24"/>
          <w:lang w:val="en-GB"/>
        </w:rPr>
        <w:t>able</w:t>
      </w:r>
      <w:r w:rsidR="00B452F7">
        <w:rPr>
          <w:rFonts w:ascii="Times New Roman" w:hAnsi="Times New Roman" w:hint="eastAsia"/>
          <w:sz w:val="24"/>
          <w:szCs w:val="24"/>
          <w:lang w:val="en-GB"/>
        </w:rPr>
        <w:t xml:space="preserve"> S6</w:t>
      </w:r>
      <w:r w:rsidRPr="00945EAB">
        <w:rPr>
          <w:rFonts w:ascii="Noto Sans" w:hAnsi="Noto Sans" w:cs="Noto Sans"/>
          <w:color w:val="24292F"/>
          <w:szCs w:val="21"/>
        </w:rPr>
        <w:t xml:space="preserve"> </w:t>
      </w:r>
      <w:r w:rsidRPr="00945EAB">
        <w:rPr>
          <w:rFonts w:ascii="Times New Roman" w:hAnsi="Times New Roman"/>
          <w:sz w:val="24"/>
          <w:szCs w:val="24"/>
        </w:rPr>
        <w:t>Risk factors for severe Mycoplasma pneumoniae pneumonia and univariate analysis.</w:t>
      </w:r>
    </w:p>
    <w:tbl>
      <w:tblPr>
        <w:tblW w:w="9791" w:type="dxa"/>
        <w:jc w:val="center"/>
        <w:tblLook w:val="04A0" w:firstRow="1" w:lastRow="0" w:firstColumn="1" w:lastColumn="0" w:noHBand="0" w:noVBand="1"/>
      </w:tblPr>
      <w:tblGrid>
        <w:gridCol w:w="1776"/>
        <w:gridCol w:w="2416"/>
        <w:gridCol w:w="2296"/>
        <w:gridCol w:w="851"/>
        <w:gridCol w:w="1559"/>
        <w:gridCol w:w="893"/>
      </w:tblGrid>
      <w:tr w:rsidR="003E4DC1" w:rsidRPr="003E4DC1" w14:paraId="0E695A86" w14:textId="77777777" w:rsidTr="00842F97">
        <w:trPr>
          <w:trHeight w:val="280"/>
          <w:jc w:val="center"/>
        </w:trPr>
        <w:tc>
          <w:tcPr>
            <w:tcW w:w="1776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155DD40" w14:textId="77777777" w:rsidR="003E4DC1" w:rsidRPr="003E4DC1" w:rsidRDefault="003E4DC1" w:rsidP="003E4DC1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Characteristics</w:t>
            </w:r>
          </w:p>
        </w:tc>
        <w:tc>
          <w:tcPr>
            <w:tcW w:w="241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15D9DC" w14:textId="77777777" w:rsidR="003E4DC1" w:rsidRPr="003E4DC1" w:rsidRDefault="003E4DC1" w:rsidP="003E4DC1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SMMP</w:t>
            </w:r>
          </w:p>
        </w:tc>
        <w:tc>
          <w:tcPr>
            <w:tcW w:w="22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539F31" w14:textId="77777777" w:rsidR="003E4DC1" w:rsidRPr="003E4DC1" w:rsidRDefault="003E4DC1" w:rsidP="003E4DC1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MMP</w:t>
            </w:r>
          </w:p>
        </w:tc>
        <w:tc>
          <w:tcPr>
            <w:tcW w:w="851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60F0593" w14:textId="77777777" w:rsidR="003E4DC1" w:rsidRPr="003E4DC1" w:rsidRDefault="003E4DC1" w:rsidP="003E4DC1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OR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955AC19" w14:textId="77777777" w:rsidR="003E4DC1" w:rsidRPr="003E4DC1" w:rsidRDefault="003E4DC1" w:rsidP="003E4DC1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95</w:t>
            </w:r>
            <w:proofErr w:type="gramStart"/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%  CI</w:t>
            </w:r>
            <w:proofErr w:type="gramEnd"/>
          </w:p>
        </w:tc>
        <w:tc>
          <w:tcPr>
            <w:tcW w:w="893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6B810CC" w14:textId="77777777" w:rsidR="003E4DC1" w:rsidRPr="003E4DC1" w:rsidRDefault="003E4DC1" w:rsidP="003E4DC1">
            <w:pPr>
              <w:widowControl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p</w:t>
            </w: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 xml:space="preserve"> </w:t>
            </w:r>
          </w:p>
        </w:tc>
      </w:tr>
      <w:tr w:rsidR="003E4DC1" w:rsidRPr="003E4DC1" w14:paraId="0FE41CDC" w14:textId="77777777" w:rsidTr="00842F97">
        <w:trPr>
          <w:trHeight w:val="290"/>
          <w:jc w:val="center"/>
        </w:trPr>
        <w:tc>
          <w:tcPr>
            <w:tcW w:w="1776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AC27642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241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13FA8EE" w14:textId="77777777" w:rsidR="003E4DC1" w:rsidRPr="003E4DC1" w:rsidRDefault="003E4DC1" w:rsidP="003E4DC1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(N=106, 27.11%)</w:t>
            </w:r>
          </w:p>
        </w:tc>
        <w:tc>
          <w:tcPr>
            <w:tcW w:w="22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2407C1D" w14:textId="77777777" w:rsidR="003E4DC1" w:rsidRPr="003E4DC1" w:rsidRDefault="003E4DC1" w:rsidP="003E4DC1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(N=285, 72.89%)</w:t>
            </w:r>
          </w:p>
        </w:tc>
        <w:tc>
          <w:tcPr>
            <w:tcW w:w="851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EE65395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559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52135F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893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61F754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3E4DC1" w:rsidRPr="003E4DC1" w14:paraId="050B64F4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3F080" w14:textId="6C113180" w:rsidR="003E4DC1" w:rsidRPr="003E4DC1" w:rsidRDefault="00842F97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4"/>
                <w:szCs w:val="24"/>
                <w14:ligatures w14:val="none"/>
              </w:rPr>
              <w:t>A</w:t>
            </w:r>
            <w:r w:rsidR="003E4DC1"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ge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E2A68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6</w:t>
            </w: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（</w:t>
            </w: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,8</w:t>
            </w: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）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D8B55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6</w:t>
            </w: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（</w:t>
            </w: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,8</w:t>
            </w: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）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71485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0796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37-1.094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D418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57</w:t>
            </w:r>
          </w:p>
        </w:tc>
      </w:tr>
      <w:tr w:rsidR="003E4DC1" w:rsidRPr="003E4DC1" w14:paraId="14934B36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C9C0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Temperature ≥40°C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A01D8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7(25.47%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5A4B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1(10.88%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DEEBB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.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C5060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577-4.974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467EB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6F7FEF46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909D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male sex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C6CC7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53 (50.00%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5F41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53 (53.68%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31D56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15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91839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42-1.81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33473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17</w:t>
            </w:r>
          </w:p>
        </w:tc>
      </w:tr>
      <w:tr w:rsidR="003E4DC1" w:rsidRPr="003E4DC1" w14:paraId="240431FB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B45EB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HGB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61B0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26(118, 134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74FB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32(125,13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991C4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5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A0330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31-1.074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9335C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2720E4FC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E30B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WBC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ECD37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8.59(6.25,10.95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3ABCC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7.74(6.35,9.7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26B68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F3466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2-1.103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9E8B2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097</w:t>
            </w:r>
          </w:p>
        </w:tc>
      </w:tr>
      <w:tr w:rsidR="003E4DC1" w:rsidRPr="003E4DC1" w14:paraId="0A4E5214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D55D0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PLT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1E43B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75(231,364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D72D7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58(206,31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B7FEB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71DBC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1-1.006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C7416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06</w:t>
            </w:r>
          </w:p>
        </w:tc>
      </w:tr>
      <w:tr w:rsidR="003E4DC1" w:rsidRPr="003E4DC1" w14:paraId="068EFDF6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F73D2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L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B4615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79(1.35,2.51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C8B2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.27(1.68,3.1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2B30F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28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BE4F2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5-1.565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AEEFB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15</w:t>
            </w:r>
          </w:p>
        </w:tc>
      </w:tr>
      <w:tr w:rsidR="003E4DC1" w:rsidRPr="003E4DC1" w14:paraId="3BA52198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173A0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M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D8FE0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54(0.36,0.85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55A8B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65(0.48,0.8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F5BFE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1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8DC6A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78-1.805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CB0BE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88</w:t>
            </w:r>
          </w:p>
        </w:tc>
      </w:tr>
      <w:tr w:rsidR="003E4DC1" w:rsidRPr="003E4DC1" w14:paraId="6270F2C0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6A36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N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68DF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5.68(3.69,7.61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017E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.47(3.53,6.0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1484A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1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F1D2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3-1.18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DDB40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05</w:t>
            </w:r>
          </w:p>
        </w:tc>
      </w:tr>
      <w:tr w:rsidR="003E4DC1" w:rsidRPr="003E4DC1" w14:paraId="55D60BFB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D9B0D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CRP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1F96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0.11(3.51,27.12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96FF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8.11(3.05,15.9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8E2CC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168F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11-1.034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41EFF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591FE858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672E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SAA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1DB49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78.85(20.38,226.30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6462D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55.16(23.89,113.6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F1134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3BE1A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2-1.007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0A67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50D8976E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1572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PCT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85AB0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1(0.07,0.29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BF9A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08(0.05,0.1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4CB0B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.07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E1CE5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158-22.278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74401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31</w:t>
            </w:r>
          </w:p>
        </w:tc>
      </w:tr>
      <w:tr w:rsidR="003E4DC1" w:rsidRPr="003E4DC1" w14:paraId="31CF9F47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6323A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ALB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197B0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9.5(35.5,42.6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512C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1.5(39.3,43.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D4B74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16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49D12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92-1.24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AA60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1DF2E29E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E26A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TP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CE566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68.7(64.2,72.1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95E0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70.0(67.2,73.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8588D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6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A13A9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18-1.106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0E661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0.005</w:t>
            </w:r>
          </w:p>
        </w:tc>
      </w:tr>
      <w:tr w:rsidR="003E4DC1" w:rsidRPr="003E4DC1" w14:paraId="6E71C1E3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C96E7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GLB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5C4A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8.6(24.8,32.8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719DB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8.9(26.5,31.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7CDCF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1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F639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8-1.054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BF563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85</w:t>
            </w:r>
          </w:p>
        </w:tc>
      </w:tr>
      <w:tr w:rsidR="003E4DC1" w:rsidRPr="003E4DC1" w14:paraId="4E95C896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80306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NL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8C3D7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.13(1.63,4.82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DCD99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.06(1.37,3.0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52CCB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37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422CB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224-1.55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77E52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3760F74E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CF03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lastRenderedPageBreak/>
              <w:t>dNLR</w:t>
            </w:r>
            <w:proofErr w:type="spellEnd"/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76F8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.15(1.29,3.35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D6A5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54(1.07,2.1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4D069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57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C3977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324-1.867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56498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1172CCBD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C4E3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LM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2715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.37(2.34,4.89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422FA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.56(2.67,4.9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EA62A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96ED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12-1.116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D7F20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62</w:t>
            </w:r>
          </w:p>
        </w:tc>
      </w:tr>
      <w:tr w:rsidR="003E4DC1" w:rsidRPr="003E4DC1" w14:paraId="42796765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52787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PL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A611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56.84(102.08,225.61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AF9A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09.42(83.02,154.2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78C9F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AA89F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5-1.01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3B528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28E687A4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05972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LC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43664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7(0.05,0.72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77B35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30(0.13,0.7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E9B23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2635B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6-1.094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A8B80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462</w:t>
            </w:r>
          </w:p>
        </w:tc>
      </w:tr>
      <w:tr w:rsidR="003E4DC1" w:rsidRPr="003E4DC1" w14:paraId="1F5BD43D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E65C3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PNI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2B2C0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7.45(42.85,53.85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0191C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52.50(47.63,56.6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02B34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1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6302D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6-1.026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2F05D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154</w:t>
            </w:r>
          </w:p>
        </w:tc>
      </w:tr>
      <w:tr w:rsidR="003E4DC1" w:rsidRPr="003E4DC1" w14:paraId="6EF5F6E6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9E155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CA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6440F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27(0.08,0.72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DC68C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21(0.08,0.4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6AD31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.69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F23D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676-4.333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DDBCC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3E4DC1" w:rsidRPr="003E4DC1" w14:paraId="72611DDC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DD4EE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AG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EA692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41(1.12,1.72)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90F79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43(1.31,1.5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36607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4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E08EA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29-3.145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8C1D6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407</w:t>
            </w:r>
          </w:p>
        </w:tc>
      </w:tr>
      <w:tr w:rsidR="003E4DC1" w:rsidRPr="003E4DC1" w14:paraId="64835641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C36926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SCR</w:t>
            </w:r>
          </w:p>
        </w:tc>
        <w:tc>
          <w:tcPr>
            <w:tcW w:w="24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A5A3C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6.88(3.60,13.85)</w:t>
            </w:r>
          </w:p>
        </w:tc>
        <w:tc>
          <w:tcPr>
            <w:tcW w:w="22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8811DC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6.66(3.63,13.0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21EA62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2973B1" w14:textId="77777777" w:rsidR="003E4DC1" w:rsidRPr="003E4DC1" w:rsidRDefault="003E4DC1" w:rsidP="003E4D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7-1.01</w:t>
            </w:r>
          </w:p>
        </w:tc>
        <w:tc>
          <w:tcPr>
            <w:tcW w:w="8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4808B9" w14:textId="77777777" w:rsidR="003E4DC1" w:rsidRPr="003E4DC1" w:rsidRDefault="003E4DC1" w:rsidP="003E4DC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3E4DC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11</w:t>
            </w:r>
          </w:p>
        </w:tc>
      </w:tr>
    </w:tbl>
    <w:p w14:paraId="7E93806A" w14:textId="68CB48D3" w:rsidR="0071536F" w:rsidRDefault="0071536F" w:rsidP="0071536F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bbreviation</w:t>
      </w:r>
      <w:r>
        <w:rPr>
          <w:rFonts w:ascii="Times New Roman" w:hAnsi="Times New Roman" w:hint="eastAsia"/>
          <w:sz w:val="24"/>
          <w:szCs w:val="24"/>
        </w:rPr>
        <w:t>s: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SMMP,</w:t>
      </w:r>
      <w:r w:rsidRPr="0001191D">
        <w:rPr>
          <w:rFonts w:hint="eastAsia"/>
        </w:rPr>
        <w:t xml:space="preserve"> </w:t>
      </w:r>
      <w:r w:rsidRPr="0001191D">
        <w:rPr>
          <w:rFonts w:ascii="Times New Roman" w:hAnsi="Times New Roman" w:hint="eastAsia"/>
          <w:sz w:val="24"/>
          <w:szCs w:val="24"/>
        </w:rPr>
        <w:t>severe mycoplasma pneumoniae pneumonia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MMP, </w:t>
      </w:r>
      <w:r w:rsidRPr="0001191D">
        <w:rPr>
          <w:rFonts w:ascii="Times New Roman" w:hAnsi="Times New Roman" w:hint="eastAsia"/>
          <w:sz w:val="24"/>
          <w:szCs w:val="24"/>
        </w:rPr>
        <w:t>mycoplasma pneumoniae pneumonia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OR, odds ratio; CI, confidence interval;  HGB,</w:t>
      </w:r>
      <w:r>
        <w:rPr>
          <w:rFonts w:ascii="Times New Roman" w:hAnsi="Times New Roman"/>
          <w:sz w:val="24"/>
          <w:szCs w:val="24"/>
        </w:rPr>
        <w:t xml:space="preserve"> hemoglobin</w:t>
      </w:r>
      <w:r>
        <w:rPr>
          <w:rFonts w:ascii="Times New Roman" w:hAnsi="Times New Roman" w:hint="eastAsia"/>
          <w:sz w:val="24"/>
          <w:szCs w:val="24"/>
        </w:rPr>
        <w:t xml:space="preserve">; WBC, white blood cell; PLT, </w:t>
      </w:r>
      <w:r>
        <w:rPr>
          <w:rFonts w:ascii="Times New Roman" w:hAnsi="Times New Roman"/>
          <w:sz w:val="24"/>
          <w:szCs w:val="24"/>
        </w:rPr>
        <w:t>platelet</w:t>
      </w:r>
      <w:r>
        <w:rPr>
          <w:rFonts w:ascii="Times New Roman" w:hAnsi="Times New Roman" w:hint="eastAsia"/>
          <w:sz w:val="24"/>
          <w:szCs w:val="24"/>
        </w:rPr>
        <w:t xml:space="preserve">; L, </w:t>
      </w:r>
      <w:r>
        <w:rPr>
          <w:rFonts w:ascii="Times New Roman" w:hAnsi="Times New Roman"/>
          <w:sz w:val="24"/>
          <w:szCs w:val="24"/>
        </w:rPr>
        <w:t>lymphocyte</w:t>
      </w:r>
      <w:r>
        <w:rPr>
          <w:rFonts w:ascii="Times New Roman" w:hAnsi="Times New Roman" w:hint="eastAsia"/>
          <w:sz w:val="24"/>
          <w:szCs w:val="24"/>
        </w:rPr>
        <w:t xml:space="preserve">; M, </w:t>
      </w:r>
      <w:r>
        <w:rPr>
          <w:rFonts w:ascii="Times New Roman" w:hAnsi="Times New Roman"/>
          <w:sz w:val="24"/>
          <w:szCs w:val="24"/>
        </w:rPr>
        <w:t>monocyte</w:t>
      </w:r>
      <w:r>
        <w:rPr>
          <w:rFonts w:ascii="Times New Roman" w:hAnsi="Times New Roman" w:hint="eastAsia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N, </w:t>
      </w:r>
      <w:r>
        <w:rPr>
          <w:rFonts w:ascii="Times New Roman" w:hAnsi="Times New Roman"/>
          <w:sz w:val="24"/>
          <w:szCs w:val="24"/>
        </w:rPr>
        <w:t>neutrophil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r w:rsidR="00196652">
        <w:rPr>
          <w:rFonts w:ascii="Times New Roman" w:hAnsi="Times New Roman" w:hint="eastAsia"/>
          <w:sz w:val="24"/>
          <w:szCs w:val="24"/>
        </w:rPr>
        <w:t xml:space="preserve">CRP, </w:t>
      </w:r>
      <w:r w:rsidRPr="003D2F76">
        <w:rPr>
          <w:rFonts w:ascii="Times New Roman" w:hAnsi="Times New Roman" w:hint="eastAsia"/>
          <w:sz w:val="24"/>
          <w:szCs w:val="24"/>
        </w:rPr>
        <w:t>C-reactive protein; SAA, Serum amyloid A; PCT, Procalcitonin;</w:t>
      </w:r>
      <w:r>
        <w:rPr>
          <w:rFonts w:ascii="Times New Roman" w:hAnsi="Times New Roman" w:hint="eastAsia"/>
          <w:sz w:val="24"/>
          <w:szCs w:val="24"/>
        </w:rPr>
        <w:t xml:space="preserve"> ALB, </w:t>
      </w:r>
      <w:r>
        <w:rPr>
          <w:rFonts w:ascii="Times New Roman" w:hAnsi="Times New Roman"/>
          <w:sz w:val="24"/>
          <w:szCs w:val="24"/>
        </w:rPr>
        <w:t>albumin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 w:rsidRPr="003D2F76">
        <w:rPr>
          <w:rFonts w:ascii="Times New Roman" w:hAnsi="Times New Roman" w:hint="eastAsia"/>
          <w:sz w:val="24"/>
          <w:szCs w:val="24"/>
        </w:rPr>
        <w:t xml:space="preserve">TP, total protein; </w:t>
      </w:r>
      <w:r>
        <w:rPr>
          <w:rFonts w:ascii="Times New Roman" w:hAnsi="Times New Roman" w:hint="eastAsia"/>
          <w:sz w:val="24"/>
          <w:szCs w:val="24"/>
        </w:rPr>
        <w:t xml:space="preserve">GLB, globulin; NLR, </w:t>
      </w:r>
      <w:r>
        <w:rPr>
          <w:rFonts w:ascii="Times New Roman" w:hAnsi="Times New Roman"/>
          <w:sz w:val="24"/>
          <w:szCs w:val="24"/>
        </w:rPr>
        <w:t>neutrophil-to-lymphocyte ratio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proofErr w:type="spellStart"/>
      <w:r>
        <w:rPr>
          <w:rFonts w:ascii="Times New Roman" w:hAnsi="Times New Roman" w:hint="eastAsia"/>
          <w:sz w:val="24"/>
          <w:szCs w:val="24"/>
        </w:rPr>
        <w:t>dNLR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, 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derived </w:t>
      </w:r>
      <w:r w:rsidR="00B67FCF">
        <w:rPr>
          <w:rFonts w:ascii="Times New Roman" w:hAnsi="Times New Roman" w:cs="Times New Roman" w:hint="eastAsia"/>
          <w:sz w:val="24"/>
          <w:szCs w:val="24"/>
        </w:rPr>
        <w:t>n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eutrophil-to-</w:t>
      </w:r>
      <w:r w:rsidR="00B67FCF">
        <w:rPr>
          <w:rFonts w:ascii="Times New Roman" w:hAnsi="Times New Roman" w:cs="Times New Roman" w:hint="eastAsia"/>
          <w:sz w:val="24"/>
          <w:szCs w:val="24"/>
        </w:rPr>
        <w:t>l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ymphocyte </w:t>
      </w:r>
      <w:r w:rsidR="00B67FCF">
        <w:rPr>
          <w:rFonts w:ascii="Times New Roman" w:hAnsi="Times New Roman" w:cs="Times New Roman" w:hint="eastAsia"/>
          <w:sz w:val="24"/>
          <w:szCs w:val="24"/>
        </w:rPr>
        <w:t>r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atio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LMR, </w:t>
      </w:r>
      <w:bookmarkStart w:id="3" w:name="_Hlk190935949"/>
      <w:r>
        <w:rPr>
          <w:rFonts w:ascii="Times New Roman" w:hAnsi="Times New Roman"/>
          <w:sz w:val="24"/>
          <w:szCs w:val="24"/>
        </w:rPr>
        <w:t>lymphocyte‐</w:t>
      </w:r>
      <w:r>
        <w:rPr>
          <w:rFonts w:ascii="Times New Roman" w:hAnsi="Times New Roman" w:hint="eastAsia"/>
          <w:sz w:val="24"/>
          <w:szCs w:val="24"/>
        </w:rPr>
        <w:t>to-</w:t>
      </w:r>
      <w:r>
        <w:rPr>
          <w:rFonts w:ascii="Times New Roman" w:hAnsi="Times New Roman"/>
          <w:sz w:val="24"/>
          <w:szCs w:val="24"/>
        </w:rPr>
        <w:t>monocyte ratio</w:t>
      </w:r>
      <w:bookmarkEnd w:id="3"/>
      <w:r>
        <w:rPr>
          <w:rFonts w:ascii="Times New Roman" w:hAnsi="Times New Roman" w:hint="eastAsia"/>
          <w:sz w:val="24"/>
          <w:szCs w:val="24"/>
        </w:rPr>
        <w:t xml:space="preserve">;  PLR, </w:t>
      </w:r>
      <w:bookmarkStart w:id="4" w:name="_Hlk190935968"/>
      <w:r>
        <w:rPr>
          <w:rFonts w:ascii="Times New Roman" w:hAnsi="Times New Roman"/>
          <w:sz w:val="24"/>
          <w:szCs w:val="24"/>
        </w:rPr>
        <w:t>platelet‐to‐lymphocyte ratio</w:t>
      </w:r>
      <w:bookmarkEnd w:id="4"/>
      <w:r>
        <w:rPr>
          <w:rFonts w:ascii="Times New Roman" w:hAnsi="Times New Roman" w:hint="eastAsia"/>
          <w:sz w:val="24"/>
          <w:szCs w:val="24"/>
        </w:rPr>
        <w:t xml:space="preserve">; LCR, </w:t>
      </w:r>
      <w:bookmarkStart w:id="5" w:name="_Hlk190935983"/>
      <w:r>
        <w:rPr>
          <w:rFonts w:ascii="Times New Roman" w:hAnsi="Times New Roman"/>
          <w:sz w:val="24"/>
          <w:szCs w:val="24"/>
        </w:rPr>
        <w:t>lymphocyte‐</w:t>
      </w:r>
      <w:r>
        <w:rPr>
          <w:rFonts w:ascii="Times New Roman" w:hAnsi="Times New Roman" w:hint="eastAsia"/>
          <w:sz w:val="24"/>
          <w:szCs w:val="24"/>
        </w:rPr>
        <w:t>to-</w:t>
      </w:r>
      <w:r>
        <w:rPr>
          <w:rFonts w:ascii="Times New Roman" w:hAnsi="Times New Roman"/>
          <w:sz w:val="24"/>
          <w:szCs w:val="24"/>
        </w:rPr>
        <w:t>C‐reactive protein ratio</w:t>
      </w:r>
      <w:bookmarkEnd w:id="5"/>
      <w:r>
        <w:rPr>
          <w:rFonts w:ascii="Times New Roman" w:hAnsi="Times New Roman" w:hint="eastAsia"/>
          <w:sz w:val="24"/>
          <w:szCs w:val="24"/>
        </w:rPr>
        <w:t xml:space="preserve">; PNI, </w:t>
      </w:r>
      <w:bookmarkStart w:id="6" w:name="_Hlk190936005"/>
      <w:r>
        <w:rPr>
          <w:rFonts w:ascii="Times New Roman" w:hAnsi="Times New Roman" w:hint="eastAsia"/>
          <w:sz w:val="24"/>
          <w:szCs w:val="24"/>
        </w:rPr>
        <w:t>prognostic nutritional index</w:t>
      </w:r>
      <w:bookmarkEnd w:id="6"/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CAR, </w:t>
      </w:r>
      <w:bookmarkStart w:id="7" w:name="_Hlk190936017"/>
      <w:r w:rsidRPr="0071536F">
        <w:rPr>
          <w:rFonts w:ascii="Times New Roman" w:hAnsi="Times New Roman" w:hint="eastAsia"/>
          <w:sz w:val="24"/>
          <w:szCs w:val="24"/>
        </w:rPr>
        <w:t>C</w:t>
      </w:r>
      <w:r w:rsidRPr="0071536F">
        <w:rPr>
          <w:rFonts w:ascii="Times New Roman" w:hAnsi="Times New Roman" w:hint="eastAsia"/>
          <w:sz w:val="24"/>
          <w:szCs w:val="24"/>
        </w:rPr>
        <w:t>‐</w:t>
      </w:r>
      <w:r w:rsidRPr="0071536F">
        <w:rPr>
          <w:rFonts w:ascii="Times New Roman" w:hAnsi="Times New Roman" w:hint="eastAsia"/>
          <w:sz w:val="24"/>
          <w:szCs w:val="24"/>
        </w:rPr>
        <w:t>reactive protein-to-albumin ratio</w:t>
      </w:r>
      <w:bookmarkEnd w:id="7"/>
      <w:r>
        <w:rPr>
          <w:rFonts w:ascii="Times New Roman" w:hAnsi="Times New Roman" w:hint="eastAsia"/>
          <w:sz w:val="24"/>
          <w:szCs w:val="24"/>
        </w:rPr>
        <w:t xml:space="preserve">; AGR, </w:t>
      </w:r>
      <w:bookmarkStart w:id="8" w:name="_Hlk190936028"/>
      <w:r>
        <w:rPr>
          <w:rFonts w:ascii="Times New Roman" w:hAnsi="Times New Roman" w:hint="eastAsia"/>
          <w:sz w:val="24"/>
          <w:szCs w:val="24"/>
        </w:rPr>
        <w:t>albumin-to-globulin ratio</w:t>
      </w:r>
      <w:bookmarkEnd w:id="8"/>
      <w:r>
        <w:rPr>
          <w:rFonts w:ascii="Times New Roman" w:hAnsi="Times New Roman" w:hint="eastAsia"/>
          <w:sz w:val="24"/>
          <w:szCs w:val="24"/>
        </w:rPr>
        <w:t xml:space="preserve">; SCR, </w:t>
      </w:r>
      <w:bookmarkStart w:id="9" w:name="_Hlk190936044"/>
      <w:r w:rsidRPr="0022059D">
        <w:rPr>
          <w:rFonts w:ascii="Times New Roman" w:hAnsi="Times New Roman"/>
          <w:sz w:val="24"/>
          <w:szCs w:val="24"/>
        </w:rPr>
        <w:t xml:space="preserve">Serum </w:t>
      </w:r>
      <w:r>
        <w:rPr>
          <w:rFonts w:ascii="Times New Roman" w:hAnsi="Times New Roman" w:hint="eastAsia"/>
          <w:sz w:val="24"/>
          <w:szCs w:val="24"/>
        </w:rPr>
        <w:t>a</w:t>
      </w:r>
      <w:r w:rsidRPr="0022059D">
        <w:rPr>
          <w:rFonts w:ascii="Times New Roman" w:hAnsi="Times New Roman"/>
          <w:sz w:val="24"/>
          <w:szCs w:val="24"/>
        </w:rPr>
        <w:t>myloid A</w:t>
      </w:r>
      <w:r>
        <w:rPr>
          <w:rFonts w:ascii="Times New Roman" w:hAnsi="Times New Roman" w:hint="eastAsia"/>
          <w:sz w:val="24"/>
          <w:szCs w:val="24"/>
        </w:rPr>
        <w:t xml:space="preserve"> -to-</w:t>
      </w:r>
      <w:r w:rsidRPr="00241620">
        <w:rPr>
          <w:rFonts w:ascii="Noto Sans" w:hAnsi="Noto Sans" w:cs="Noto Sans"/>
          <w:color w:val="24292F"/>
          <w:szCs w:val="21"/>
        </w:rPr>
        <w:t xml:space="preserve"> </w:t>
      </w:r>
      <w:r w:rsidRPr="00241620">
        <w:rPr>
          <w:rFonts w:ascii="Times New Roman" w:hAnsi="Times New Roman"/>
          <w:sz w:val="24"/>
          <w:szCs w:val="24"/>
        </w:rPr>
        <w:t>C-reactive Protein</w:t>
      </w:r>
      <w:r>
        <w:rPr>
          <w:rFonts w:ascii="Times New Roman" w:hAnsi="Times New Roman" w:hint="eastAsia"/>
          <w:sz w:val="24"/>
          <w:szCs w:val="24"/>
        </w:rPr>
        <w:t xml:space="preserve"> ratio</w:t>
      </w:r>
      <w:bookmarkEnd w:id="9"/>
      <w:r>
        <w:rPr>
          <w:rFonts w:ascii="Times New Roman" w:hAnsi="Times New Roman" w:hint="eastAsia"/>
          <w:sz w:val="24"/>
          <w:szCs w:val="24"/>
        </w:rPr>
        <w:t>. Bold type indicates significant differences (</w:t>
      </w:r>
      <w:r>
        <w:rPr>
          <w:rFonts w:ascii="Times New Roman" w:hAnsi="Times New Roman" w:hint="eastAsia"/>
          <w:i/>
          <w:iCs/>
          <w:sz w:val="24"/>
          <w:szCs w:val="24"/>
        </w:rPr>
        <w:t xml:space="preserve">p </w:t>
      </w:r>
      <w:r>
        <w:rPr>
          <w:rFonts w:ascii="Times New Roman" w:hAnsi="Times New Roman" w:hint="eastAsia"/>
          <w:sz w:val="24"/>
          <w:szCs w:val="24"/>
        </w:rPr>
        <w:t>&lt; 0.05).</w:t>
      </w:r>
    </w:p>
    <w:p w14:paraId="5D877E6B" w14:textId="77777777" w:rsidR="003E4DC1" w:rsidRDefault="003E4DC1" w:rsidP="006B22CF">
      <w:pPr>
        <w:rPr>
          <w:rFonts w:ascii="Times New Roman" w:hAnsi="Times New Roman"/>
          <w:sz w:val="24"/>
          <w:szCs w:val="24"/>
        </w:rPr>
      </w:pPr>
    </w:p>
    <w:p w14:paraId="5F7FD687" w14:textId="77777777" w:rsidR="006B22CF" w:rsidRDefault="006B22CF" w:rsidP="006B22CF">
      <w:pPr>
        <w:rPr>
          <w:rFonts w:ascii="Times New Roman" w:hAnsi="Times New Roman"/>
          <w:sz w:val="24"/>
          <w:szCs w:val="24"/>
          <w:lang w:val="en-GB"/>
        </w:rPr>
      </w:pPr>
    </w:p>
    <w:p w14:paraId="2F614CF7" w14:textId="08241B39" w:rsidR="00945EAB" w:rsidRDefault="00E93AC1" w:rsidP="006B22CF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GB"/>
        </w:rPr>
        <w:t>T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able </w:t>
      </w:r>
      <w:r w:rsidR="00B452F7">
        <w:rPr>
          <w:rFonts w:ascii="Times New Roman" w:hAnsi="Times New Roman" w:hint="eastAsia"/>
          <w:sz w:val="24"/>
          <w:szCs w:val="24"/>
          <w:lang w:val="en-GB"/>
        </w:rPr>
        <w:t>S7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945EAB" w:rsidRPr="00945EAB">
        <w:rPr>
          <w:rFonts w:ascii="Times New Roman" w:hAnsi="Times New Roman"/>
          <w:sz w:val="24"/>
          <w:szCs w:val="24"/>
        </w:rPr>
        <w:t>Independent risk factors for severe Mycoplasma pneumoniae pneumonia and multivariate logistic regression analysis.</w:t>
      </w:r>
    </w:p>
    <w:tbl>
      <w:tblPr>
        <w:tblW w:w="6946" w:type="dxa"/>
        <w:jc w:val="center"/>
        <w:tblLook w:val="04A0" w:firstRow="1" w:lastRow="0" w:firstColumn="1" w:lastColumn="0" w:noHBand="0" w:noVBand="1"/>
      </w:tblPr>
      <w:tblGrid>
        <w:gridCol w:w="2410"/>
        <w:gridCol w:w="1018"/>
        <w:gridCol w:w="2101"/>
        <w:gridCol w:w="1417"/>
      </w:tblGrid>
      <w:tr w:rsidR="0071536F" w:rsidRPr="0071536F" w14:paraId="182DA085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54AF74C" w14:textId="77777777" w:rsidR="0071536F" w:rsidRPr="0071536F" w:rsidRDefault="0071536F" w:rsidP="0071536F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Characteristics</w:t>
            </w:r>
          </w:p>
        </w:tc>
        <w:tc>
          <w:tcPr>
            <w:tcW w:w="10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7FDD8F0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OR</w:t>
            </w:r>
          </w:p>
        </w:tc>
        <w:tc>
          <w:tcPr>
            <w:tcW w:w="210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0786BD4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95% CI</w:t>
            </w: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6CD972F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p</w:t>
            </w:r>
          </w:p>
        </w:tc>
      </w:tr>
      <w:tr w:rsidR="0071536F" w:rsidRPr="0071536F" w14:paraId="3452F6D7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3DBDE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Temperature </w:t>
            </w:r>
            <w:r w:rsidRPr="0071536F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≥</w:t>
            </w: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40°C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6AD69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1.057 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78636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28-3.4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4A321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26</w:t>
            </w:r>
          </w:p>
        </w:tc>
      </w:tr>
      <w:tr w:rsidR="0071536F" w:rsidRPr="0071536F" w14:paraId="32BDDC22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46561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HGB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21AD3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1.072 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BC95F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29-1.1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92E9C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&lt;0.001</w:t>
            </w:r>
          </w:p>
        </w:tc>
      </w:tr>
      <w:tr w:rsidR="0071536F" w:rsidRPr="0071536F" w14:paraId="2336BBBB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2C670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LT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39878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5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D0F02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7-1.0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58A49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199</w:t>
            </w:r>
          </w:p>
        </w:tc>
      </w:tr>
      <w:tr w:rsidR="0071536F" w:rsidRPr="0071536F" w14:paraId="4410B7E6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CCB08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59A12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253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465CE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59-2.06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24B55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79</w:t>
            </w:r>
          </w:p>
        </w:tc>
      </w:tr>
      <w:tr w:rsidR="0071536F" w:rsidRPr="0071536F" w14:paraId="29F8EBA9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BB8FD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491DC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1.241 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C777D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7-1.76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0FD0E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233</w:t>
            </w:r>
          </w:p>
        </w:tc>
      </w:tr>
      <w:tr w:rsidR="0071536F" w:rsidRPr="0071536F" w14:paraId="0CDB5524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589AF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CRP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FEFDE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1.083 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1E3B4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04-1.29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931E1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84</w:t>
            </w:r>
          </w:p>
        </w:tc>
      </w:tr>
      <w:tr w:rsidR="0071536F" w:rsidRPr="0071536F" w14:paraId="182A45D0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DF5BB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AA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8F4DB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3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63AF1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7-1.0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01109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48</w:t>
            </w:r>
          </w:p>
        </w:tc>
      </w:tr>
      <w:tr w:rsidR="0071536F" w:rsidRPr="0071536F" w14:paraId="05FDC2C5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4F13D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CT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77F3D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182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904F9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254-5.49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0BF0B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31</w:t>
            </w:r>
          </w:p>
        </w:tc>
      </w:tr>
      <w:tr w:rsidR="0071536F" w:rsidRPr="0071536F" w14:paraId="2BC55177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5B4C4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LB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4B2B1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57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7DF6E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-1.24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6278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</w:t>
            </w:r>
          </w:p>
        </w:tc>
      </w:tr>
      <w:tr w:rsidR="0071536F" w:rsidRPr="0071536F" w14:paraId="2DA31831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2FABA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P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989C2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1.038 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6CFA9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51-1.13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96DB8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97</w:t>
            </w:r>
          </w:p>
        </w:tc>
      </w:tr>
      <w:tr w:rsidR="0071536F" w:rsidRPr="0071536F" w14:paraId="0952F8A6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3DC73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LR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D2104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.484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845E3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34-7.39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DC81D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102</w:t>
            </w:r>
          </w:p>
        </w:tc>
      </w:tr>
      <w:tr w:rsidR="0071536F" w:rsidRPr="0071536F" w14:paraId="66103628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9B24C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lastRenderedPageBreak/>
              <w:t>dNLR</w:t>
            </w:r>
            <w:proofErr w:type="spellEnd"/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9FE14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1.770 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51164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438-7.14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91827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423</w:t>
            </w:r>
          </w:p>
        </w:tc>
      </w:tr>
      <w:tr w:rsidR="0071536F" w:rsidRPr="0071536F" w14:paraId="4356B599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A79E5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LR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3061B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4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E1153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1-1.0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B7CFD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83</w:t>
            </w:r>
          </w:p>
        </w:tc>
      </w:tr>
      <w:tr w:rsidR="0071536F" w:rsidRPr="0071536F" w14:paraId="36621368" w14:textId="77777777" w:rsidTr="0071536F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81978E" w14:textId="77777777" w:rsidR="0071536F" w:rsidRPr="0071536F" w:rsidRDefault="0071536F" w:rsidP="0071536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CAR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A00EC9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39.903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63F396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022-72462.9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848EAB" w14:textId="77777777" w:rsidR="0071536F" w:rsidRPr="0071536F" w:rsidRDefault="0071536F" w:rsidP="0071536F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71536F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336</w:t>
            </w:r>
          </w:p>
        </w:tc>
      </w:tr>
    </w:tbl>
    <w:p w14:paraId="7788BDFC" w14:textId="3F94769D" w:rsidR="0071536F" w:rsidRDefault="0071536F" w:rsidP="0071536F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bbreviation</w:t>
      </w:r>
      <w:r>
        <w:rPr>
          <w:rFonts w:ascii="Times New Roman" w:hAnsi="Times New Roman" w:hint="eastAsia"/>
          <w:sz w:val="24"/>
          <w:szCs w:val="24"/>
        </w:rPr>
        <w:t>s: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OR, odds ratio; CI, confidence interval;  HGB,</w:t>
      </w:r>
      <w:r>
        <w:rPr>
          <w:rFonts w:ascii="Times New Roman" w:hAnsi="Times New Roman"/>
          <w:sz w:val="24"/>
          <w:szCs w:val="24"/>
        </w:rPr>
        <w:t xml:space="preserve"> hemoglobin</w:t>
      </w:r>
      <w:r>
        <w:rPr>
          <w:rFonts w:ascii="Times New Roman" w:hAnsi="Times New Roman" w:hint="eastAsia"/>
          <w:sz w:val="24"/>
          <w:szCs w:val="24"/>
        </w:rPr>
        <w:t xml:space="preserve">; PLT, </w:t>
      </w:r>
      <w:r>
        <w:rPr>
          <w:rFonts w:ascii="Times New Roman" w:hAnsi="Times New Roman"/>
          <w:sz w:val="24"/>
          <w:szCs w:val="24"/>
        </w:rPr>
        <w:t>platelet</w:t>
      </w:r>
      <w:r>
        <w:rPr>
          <w:rFonts w:ascii="Times New Roman" w:hAnsi="Times New Roman" w:hint="eastAsia"/>
          <w:sz w:val="24"/>
          <w:szCs w:val="24"/>
        </w:rPr>
        <w:t xml:space="preserve">; L, </w:t>
      </w:r>
      <w:r>
        <w:rPr>
          <w:rFonts w:ascii="Times New Roman" w:hAnsi="Times New Roman"/>
          <w:sz w:val="24"/>
          <w:szCs w:val="24"/>
        </w:rPr>
        <w:t>lymphocyte</w:t>
      </w:r>
      <w:r>
        <w:rPr>
          <w:rFonts w:ascii="Times New Roman" w:hAnsi="Times New Roman" w:hint="eastAsia"/>
          <w:sz w:val="24"/>
          <w:szCs w:val="24"/>
        </w:rPr>
        <w:t xml:space="preserve">; N, </w:t>
      </w:r>
      <w:r>
        <w:rPr>
          <w:rFonts w:ascii="Times New Roman" w:hAnsi="Times New Roman"/>
          <w:sz w:val="24"/>
          <w:szCs w:val="24"/>
        </w:rPr>
        <w:t>neutrophil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r w:rsidRPr="003D2F76">
        <w:rPr>
          <w:rFonts w:ascii="Times New Roman" w:hAnsi="Times New Roman" w:hint="eastAsia"/>
          <w:sz w:val="24"/>
          <w:szCs w:val="24"/>
        </w:rPr>
        <w:t>C-reactive protein; SAA, Serum amyloid A; PCT, Procalcitonin;</w:t>
      </w:r>
      <w:r>
        <w:rPr>
          <w:rFonts w:ascii="Times New Roman" w:hAnsi="Times New Roman" w:hint="eastAsia"/>
          <w:sz w:val="24"/>
          <w:szCs w:val="24"/>
        </w:rPr>
        <w:t xml:space="preserve"> ALB, </w:t>
      </w:r>
      <w:r>
        <w:rPr>
          <w:rFonts w:ascii="Times New Roman" w:hAnsi="Times New Roman"/>
          <w:sz w:val="24"/>
          <w:szCs w:val="24"/>
        </w:rPr>
        <w:t>albumin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 w:rsidRPr="003D2F76">
        <w:rPr>
          <w:rFonts w:ascii="Times New Roman" w:hAnsi="Times New Roman" w:hint="eastAsia"/>
          <w:sz w:val="24"/>
          <w:szCs w:val="24"/>
        </w:rPr>
        <w:t xml:space="preserve">TP, total protein; </w:t>
      </w:r>
      <w:r>
        <w:rPr>
          <w:rFonts w:ascii="Times New Roman" w:hAnsi="Times New Roman" w:hint="eastAsia"/>
          <w:sz w:val="24"/>
          <w:szCs w:val="24"/>
        </w:rPr>
        <w:t xml:space="preserve">NLR, </w:t>
      </w:r>
      <w:r>
        <w:rPr>
          <w:rFonts w:ascii="Times New Roman" w:hAnsi="Times New Roman"/>
          <w:sz w:val="24"/>
          <w:szCs w:val="24"/>
        </w:rPr>
        <w:t>neutrophil-to-lymphocyte ratio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proofErr w:type="spellStart"/>
      <w:r>
        <w:rPr>
          <w:rFonts w:ascii="Times New Roman" w:hAnsi="Times New Roman" w:hint="eastAsia"/>
          <w:sz w:val="24"/>
          <w:szCs w:val="24"/>
        </w:rPr>
        <w:t>dNLR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, 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derived </w:t>
      </w:r>
      <w:r w:rsidR="00B67FCF">
        <w:rPr>
          <w:rFonts w:ascii="Times New Roman" w:hAnsi="Times New Roman" w:cs="Times New Roman" w:hint="eastAsia"/>
          <w:sz w:val="24"/>
          <w:szCs w:val="24"/>
        </w:rPr>
        <w:t>n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eutrophil-to-</w:t>
      </w:r>
      <w:r w:rsidR="00B67FCF">
        <w:rPr>
          <w:rFonts w:ascii="Times New Roman" w:hAnsi="Times New Roman" w:cs="Times New Roman" w:hint="eastAsia"/>
          <w:sz w:val="24"/>
          <w:szCs w:val="24"/>
        </w:rPr>
        <w:t>l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ymphocyte </w:t>
      </w:r>
      <w:r w:rsidR="00B67FCF">
        <w:rPr>
          <w:rFonts w:ascii="Times New Roman" w:hAnsi="Times New Roman" w:cs="Times New Roman" w:hint="eastAsia"/>
          <w:sz w:val="24"/>
          <w:szCs w:val="24"/>
        </w:rPr>
        <w:t>r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atio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PLR, </w:t>
      </w:r>
      <w:r>
        <w:rPr>
          <w:rFonts w:ascii="Times New Roman" w:hAnsi="Times New Roman"/>
          <w:sz w:val="24"/>
          <w:szCs w:val="24"/>
        </w:rPr>
        <w:t>platelet‐to‐lymphocyte ratio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r w:rsidRPr="0071536F">
        <w:rPr>
          <w:rFonts w:ascii="Times New Roman" w:hAnsi="Times New Roman" w:hint="eastAsia"/>
          <w:sz w:val="24"/>
          <w:szCs w:val="24"/>
        </w:rPr>
        <w:t>CAR, C</w:t>
      </w:r>
      <w:r w:rsidRPr="0071536F">
        <w:rPr>
          <w:rFonts w:ascii="Times New Roman" w:hAnsi="Times New Roman" w:hint="eastAsia"/>
          <w:sz w:val="24"/>
          <w:szCs w:val="24"/>
        </w:rPr>
        <w:t>‐</w:t>
      </w:r>
      <w:r w:rsidRPr="0071536F">
        <w:rPr>
          <w:rFonts w:ascii="Times New Roman" w:hAnsi="Times New Roman" w:hint="eastAsia"/>
          <w:sz w:val="24"/>
          <w:szCs w:val="24"/>
        </w:rPr>
        <w:t>reactive protein-to-albumin ratio</w:t>
      </w:r>
      <w:r>
        <w:rPr>
          <w:rFonts w:ascii="Times New Roman" w:hAnsi="Times New Roman" w:hint="eastAsia"/>
          <w:sz w:val="24"/>
          <w:szCs w:val="24"/>
        </w:rPr>
        <w:t>; Bold type indicates significant differences (</w:t>
      </w:r>
      <w:r>
        <w:rPr>
          <w:rFonts w:ascii="Times New Roman" w:hAnsi="Times New Roman" w:hint="eastAsia"/>
          <w:i/>
          <w:iCs/>
          <w:sz w:val="24"/>
          <w:szCs w:val="24"/>
        </w:rPr>
        <w:t xml:space="preserve">p </w:t>
      </w:r>
      <w:r>
        <w:rPr>
          <w:rFonts w:ascii="Times New Roman" w:hAnsi="Times New Roman" w:hint="eastAsia"/>
          <w:sz w:val="24"/>
          <w:szCs w:val="24"/>
        </w:rPr>
        <w:t>&lt; 0.05).</w:t>
      </w:r>
    </w:p>
    <w:p w14:paraId="71F4DCAE" w14:textId="77777777" w:rsidR="0071536F" w:rsidRDefault="0071536F" w:rsidP="006B22CF">
      <w:pPr>
        <w:rPr>
          <w:rFonts w:ascii="Times New Roman" w:hAnsi="Times New Roman"/>
          <w:sz w:val="24"/>
          <w:szCs w:val="24"/>
        </w:rPr>
      </w:pPr>
    </w:p>
    <w:p w14:paraId="51AC7DE3" w14:textId="023AF48F" w:rsidR="005454F9" w:rsidRDefault="00945EAB" w:rsidP="006B22CF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 w:hint="eastAsia"/>
          <w:sz w:val="24"/>
          <w:szCs w:val="24"/>
        </w:rPr>
        <w:t xml:space="preserve">able </w:t>
      </w:r>
      <w:r w:rsidR="00B452F7">
        <w:rPr>
          <w:rFonts w:ascii="Times New Roman" w:hAnsi="Times New Roman" w:hint="eastAsia"/>
          <w:sz w:val="24"/>
          <w:szCs w:val="24"/>
        </w:rPr>
        <w:t>S8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945EAB">
        <w:rPr>
          <w:rFonts w:ascii="Times New Roman" w:hAnsi="Times New Roman"/>
          <w:sz w:val="24"/>
          <w:szCs w:val="24"/>
        </w:rPr>
        <w:t>Risk factors for PICU admission in children with severe Mycoplasma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945EAB">
        <w:rPr>
          <w:rFonts w:ascii="Times New Roman" w:hAnsi="Times New Roman"/>
          <w:sz w:val="24"/>
          <w:szCs w:val="24"/>
        </w:rPr>
        <w:t>pneumoniae pneumonia and univariate analysis.</w:t>
      </w:r>
    </w:p>
    <w:tbl>
      <w:tblPr>
        <w:tblW w:w="9688" w:type="dxa"/>
        <w:jc w:val="center"/>
        <w:tblLook w:val="04A0" w:firstRow="1" w:lastRow="0" w:firstColumn="1" w:lastColumn="0" w:noHBand="0" w:noVBand="1"/>
      </w:tblPr>
      <w:tblGrid>
        <w:gridCol w:w="1776"/>
        <w:gridCol w:w="2416"/>
        <w:gridCol w:w="2416"/>
        <w:gridCol w:w="763"/>
        <w:gridCol w:w="1418"/>
        <w:gridCol w:w="899"/>
      </w:tblGrid>
      <w:tr w:rsidR="00842F97" w:rsidRPr="00842F97" w14:paraId="0B699ADF" w14:textId="77777777" w:rsidTr="00842F97">
        <w:trPr>
          <w:trHeight w:val="280"/>
          <w:jc w:val="center"/>
        </w:trPr>
        <w:tc>
          <w:tcPr>
            <w:tcW w:w="1776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FEF5EB8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Characteristics</w:t>
            </w:r>
          </w:p>
        </w:tc>
        <w:tc>
          <w:tcPr>
            <w:tcW w:w="241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1BD8B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PICU</w:t>
            </w:r>
          </w:p>
        </w:tc>
        <w:tc>
          <w:tcPr>
            <w:tcW w:w="241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14B59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GW</w:t>
            </w:r>
          </w:p>
        </w:tc>
        <w:tc>
          <w:tcPr>
            <w:tcW w:w="763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2D4649C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OR</w:t>
            </w:r>
          </w:p>
        </w:tc>
        <w:tc>
          <w:tcPr>
            <w:tcW w:w="1418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9246EE3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95</w:t>
            </w:r>
            <w:proofErr w:type="gramStart"/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%  CI</w:t>
            </w:r>
            <w:proofErr w:type="gramEnd"/>
          </w:p>
        </w:tc>
        <w:tc>
          <w:tcPr>
            <w:tcW w:w="899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5BEFFD7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4"/>
                <w:szCs w:val="24"/>
                <w14:ligatures w14:val="none"/>
              </w:rPr>
              <w:t>p</w:t>
            </w: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 xml:space="preserve"> </w:t>
            </w:r>
          </w:p>
        </w:tc>
      </w:tr>
      <w:tr w:rsidR="00842F97" w:rsidRPr="00842F97" w14:paraId="20C47964" w14:textId="77777777" w:rsidTr="00842F97">
        <w:trPr>
          <w:trHeight w:val="290"/>
          <w:jc w:val="center"/>
        </w:trPr>
        <w:tc>
          <w:tcPr>
            <w:tcW w:w="1776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672697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241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94056EF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(N=47, 48.75%)</w:t>
            </w:r>
          </w:p>
        </w:tc>
        <w:tc>
          <w:tcPr>
            <w:tcW w:w="241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453CDD7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(N=59, 51.25%)</w:t>
            </w:r>
          </w:p>
        </w:tc>
        <w:tc>
          <w:tcPr>
            <w:tcW w:w="763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E0C81B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418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0D9A77F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899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8FB6E55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4"/>
                <w:szCs w:val="24"/>
                <w14:ligatures w14:val="none"/>
              </w:rPr>
            </w:pPr>
          </w:p>
        </w:tc>
      </w:tr>
      <w:tr w:rsidR="00842F97" w:rsidRPr="00842F97" w14:paraId="6F19F1D7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1AD59" w14:textId="5A7381E0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4"/>
                <w:szCs w:val="24"/>
                <w14:ligatures w14:val="none"/>
              </w:rPr>
              <w:t>A</w:t>
            </w: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ge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3F5C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(3,7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3027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7(5,8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C1ABC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2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AA4F1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27-1.40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69B21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0.007</w:t>
            </w:r>
          </w:p>
        </w:tc>
      </w:tr>
      <w:tr w:rsidR="00842F97" w:rsidRPr="00842F97" w14:paraId="494392C4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FAF6E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Temperature ≥40°C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9DF35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7(25.47%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4E2B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1(10.88%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9BCD4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8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DD5A6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6-4.43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A29D5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77</w:t>
            </w:r>
          </w:p>
        </w:tc>
      </w:tr>
      <w:tr w:rsidR="00842F97" w:rsidRPr="00842F97" w14:paraId="0BD9FF12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2407F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male sex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11311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0(51.28%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53F3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1(51.22%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77BEC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9DD2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02-2.32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5375E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845</w:t>
            </w:r>
          </w:p>
        </w:tc>
      </w:tr>
      <w:tr w:rsidR="00842F97" w:rsidRPr="00842F97" w14:paraId="2A3D9A0E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B1AEC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HGB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4B137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19(109,130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F70E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27(119,138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A6925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5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0582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17-1.086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2B459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0.002</w:t>
            </w:r>
          </w:p>
        </w:tc>
      </w:tr>
      <w:tr w:rsidR="00842F97" w:rsidRPr="00842F97" w14:paraId="758FCF8E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BD38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WBC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F47C6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0.29(6.29,12.84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14D5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8.47(6.36,9.96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02D2F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2619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81-1.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64E1F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14</w:t>
            </w:r>
          </w:p>
        </w:tc>
      </w:tr>
      <w:tr w:rsidR="00842F97" w:rsidRPr="00842F97" w14:paraId="6C9052A2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61B0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PLT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27460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82(238,374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7861A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67(214,362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07DC5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5BEBD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8-1.00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34023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386</w:t>
            </w:r>
          </w:p>
        </w:tc>
      </w:tr>
      <w:tr w:rsidR="00842F97" w:rsidRPr="00842F97" w14:paraId="7A98509B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EFB79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L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23D13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80(1.16,2.30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E064D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72(1.35,2.33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49050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4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12CD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92-1.366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15360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775</w:t>
            </w:r>
          </w:p>
        </w:tc>
      </w:tr>
      <w:tr w:rsidR="00842F97" w:rsidRPr="00842F97" w14:paraId="1D7ED7EF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93621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M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E788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49(0.34,0.82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22257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56(0.44,0.87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C3AE5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1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C547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585-2.137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1E51A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735</w:t>
            </w:r>
          </w:p>
        </w:tc>
      </w:tr>
      <w:tr w:rsidR="00842F97" w:rsidRPr="00842F97" w14:paraId="7C19E262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EBC39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N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ACB9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6.31(3.73,8.83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A2320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5.73(3.87,7.16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26E5F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1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113FE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5-1.267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8DD2C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69</w:t>
            </w:r>
          </w:p>
        </w:tc>
      </w:tr>
      <w:tr w:rsidR="00842F97" w:rsidRPr="00842F97" w14:paraId="2F4C91F0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EBE1E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CRP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049C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1.50(3.35,52.35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A6E8A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1.67(5.29,25.85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FA6E1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2049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2-1.031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702A1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0.026</w:t>
            </w:r>
          </w:p>
        </w:tc>
      </w:tr>
      <w:tr w:rsidR="00842F97" w:rsidRPr="00842F97" w14:paraId="6FC5D897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7678D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SAA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C4B0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72.44(22.18,244.64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6942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18.72(42.66,184.11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F2CE8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AA0B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9-1.004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5D8E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258</w:t>
            </w:r>
          </w:p>
        </w:tc>
      </w:tr>
      <w:tr w:rsidR="00842F97" w:rsidRPr="00842F97" w14:paraId="7B7147A5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3080D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PCT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8A37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2(0.07,0.37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4677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1(0.08,0.23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252DE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5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1D42E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21-3.44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5D822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254</w:t>
            </w:r>
          </w:p>
        </w:tc>
      </w:tr>
      <w:tr w:rsidR="00842F97" w:rsidRPr="00842F97" w14:paraId="08B49F87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6871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ALB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96AD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9.1(35.4,42.2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408F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7.1(34.4,40.6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84C7B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B14B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29-1.08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60757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931</w:t>
            </w:r>
          </w:p>
        </w:tc>
      </w:tr>
      <w:tr w:rsidR="00842F97" w:rsidRPr="00842F97" w14:paraId="3D175BB3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8A88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TP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61C8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66.7(61.7,70.7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07C6C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68.9(65.1,71.7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202DF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5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4CB00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4-1.11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C9C5C" w14:textId="77777777" w:rsidR="00842F97" w:rsidRPr="00461106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461106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078</w:t>
            </w:r>
          </w:p>
        </w:tc>
      </w:tr>
      <w:tr w:rsidR="00842F97" w:rsidRPr="00842F97" w14:paraId="1D97DC49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5B98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GLB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BE95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6.3(21.8,30.7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32191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9.9(27.2,35.3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BA0CC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4AC3E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7-1.131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0A35C" w14:textId="77777777" w:rsidR="00842F97" w:rsidRPr="00461106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461106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064</w:t>
            </w:r>
          </w:p>
        </w:tc>
      </w:tr>
      <w:tr w:rsidR="00842F97" w:rsidRPr="00842F97" w14:paraId="5C79B8EB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AAA85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NL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C8D86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.39(1.78,5.67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E4C6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.82(1.85,4.64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52B6F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0277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8-1.31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656B9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0.038</w:t>
            </w:r>
          </w:p>
        </w:tc>
      </w:tr>
      <w:tr w:rsidR="00842F97" w:rsidRPr="00842F97" w14:paraId="0FB98628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7F4AD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dNLR</w:t>
            </w:r>
            <w:proofErr w:type="spellEnd"/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25A80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.38(1.36,4.62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6CF8C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2.07(1.35,2.90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4E8AE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2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F253F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28-1.54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480B0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0.026</w:t>
            </w:r>
          </w:p>
        </w:tc>
      </w:tr>
      <w:tr w:rsidR="00842F97" w:rsidRPr="00842F97" w14:paraId="401354CA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C5D9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LM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E929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.43(2.28,5.00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AF6F5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.31(2.31,3.89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10D1D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0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0FD83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75-1.157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A3441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927</w:t>
            </w:r>
          </w:p>
        </w:tc>
      </w:tr>
      <w:tr w:rsidR="00842F97" w:rsidRPr="00842F97" w14:paraId="210F4D6B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8A58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PL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3AF5F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65.86(117.37,249.49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B9C3D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60.67(113.96,210.34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5A9FF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793A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9-1.007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90706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36</w:t>
            </w:r>
          </w:p>
        </w:tc>
      </w:tr>
      <w:tr w:rsidR="00842F97" w:rsidRPr="00842F97" w14:paraId="79D33D19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9CC59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lastRenderedPageBreak/>
              <w:t>LC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1614C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7(0.04,0.78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EA12F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2(0.06,0.42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A7C96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A71A5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47-1.244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670D4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237</w:t>
            </w:r>
          </w:p>
        </w:tc>
      </w:tr>
      <w:tr w:rsidR="00842F97" w:rsidRPr="00842F97" w14:paraId="2A7A9317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BCEE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PNI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C9609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7.00(43.50,55.80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49A41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5.30(40.88,48.70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E984A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51F3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1-1.059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B034E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153</w:t>
            </w:r>
          </w:p>
        </w:tc>
      </w:tr>
      <w:tr w:rsidR="00842F97" w:rsidRPr="00842F97" w14:paraId="5B7117C4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A555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CA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88EC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31(0.09,1.63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9A35D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32(0.13,0.71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CD611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65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D154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42-2.63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54411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0.033</w:t>
            </w:r>
          </w:p>
        </w:tc>
      </w:tr>
      <w:tr w:rsidR="00842F97" w:rsidRPr="00842F97" w14:paraId="1B68480B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9A10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AGR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2854C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50(1.22,1.88)</w:t>
            </w:r>
          </w:p>
        </w:tc>
        <w:tc>
          <w:tcPr>
            <w:tcW w:w="2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7799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27(1.00,1.42)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8EAE5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3.4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8238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214-9.78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74E01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0.02</w:t>
            </w:r>
          </w:p>
        </w:tc>
      </w:tr>
      <w:tr w:rsidR="00842F97" w:rsidRPr="00842F97" w14:paraId="2C1374FD" w14:textId="77777777" w:rsidTr="00842F97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A09302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SCR</w:t>
            </w:r>
          </w:p>
        </w:tc>
        <w:tc>
          <w:tcPr>
            <w:tcW w:w="24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34725E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4.29(2.15,8.49)</w:t>
            </w:r>
          </w:p>
        </w:tc>
        <w:tc>
          <w:tcPr>
            <w:tcW w:w="24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14544A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1.74(6.45,16.86)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F29A69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0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1A8DF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94-1.013</w:t>
            </w:r>
          </w:p>
        </w:tc>
        <w:tc>
          <w:tcPr>
            <w:tcW w:w="8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C595DF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0.497</w:t>
            </w:r>
          </w:p>
        </w:tc>
      </w:tr>
    </w:tbl>
    <w:p w14:paraId="74DAA710" w14:textId="7A3F2E95" w:rsidR="0071536F" w:rsidRDefault="00842F97" w:rsidP="006B22CF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bbreviation</w:t>
      </w:r>
      <w:r>
        <w:rPr>
          <w:rFonts w:ascii="Times New Roman" w:hAnsi="Times New Roman" w:hint="eastAsia"/>
          <w:sz w:val="24"/>
          <w:szCs w:val="24"/>
        </w:rPr>
        <w:t>s: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bookmarkStart w:id="10" w:name="_Hlk191046106"/>
      <w:r>
        <w:rPr>
          <w:rFonts w:ascii="Times New Roman" w:hAnsi="Times New Roman"/>
          <w:sz w:val="24"/>
          <w:szCs w:val="24"/>
        </w:rPr>
        <w:t>PICU</w:t>
      </w:r>
      <w:r>
        <w:rPr>
          <w:rFonts w:ascii="Times New Roman" w:hAnsi="Times New Roman" w:hint="eastAsia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pediatric intensive care unit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GW, general ward</w:t>
      </w:r>
      <w:bookmarkEnd w:id="10"/>
      <w:r>
        <w:rPr>
          <w:rFonts w:ascii="Times New Roman" w:hAnsi="Times New Roman" w:hint="eastAsia"/>
          <w:sz w:val="24"/>
          <w:szCs w:val="24"/>
        </w:rPr>
        <w:t>;</w:t>
      </w:r>
      <w:r w:rsidRPr="007F3FB6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OR, odds ratio; CI, confidence interval;  HGB,</w:t>
      </w:r>
      <w:r>
        <w:rPr>
          <w:rFonts w:ascii="Times New Roman" w:hAnsi="Times New Roman"/>
          <w:sz w:val="24"/>
          <w:szCs w:val="24"/>
        </w:rPr>
        <w:t xml:space="preserve"> hemoglobin</w:t>
      </w:r>
      <w:r>
        <w:rPr>
          <w:rFonts w:ascii="Times New Roman" w:hAnsi="Times New Roman" w:hint="eastAsia"/>
          <w:sz w:val="24"/>
          <w:szCs w:val="24"/>
        </w:rPr>
        <w:t xml:space="preserve">; WBC, white blood cell; PLT, </w:t>
      </w:r>
      <w:r>
        <w:rPr>
          <w:rFonts w:ascii="Times New Roman" w:hAnsi="Times New Roman"/>
          <w:sz w:val="24"/>
          <w:szCs w:val="24"/>
        </w:rPr>
        <w:t>platelet</w:t>
      </w:r>
      <w:r>
        <w:rPr>
          <w:rFonts w:ascii="Times New Roman" w:hAnsi="Times New Roman" w:hint="eastAsia"/>
          <w:sz w:val="24"/>
          <w:szCs w:val="24"/>
        </w:rPr>
        <w:t xml:space="preserve">; L, </w:t>
      </w:r>
      <w:r>
        <w:rPr>
          <w:rFonts w:ascii="Times New Roman" w:hAnsi="Times New Roman"/>
          <w:sz w:val="24"/>
          <w:szCs w:val="24"/>
        </w:rPr>
        <w:t>lymphocyte</w:t>
      </w:r>
      <w:r>
        <w:rPr>
          <w:rFonts w:ascii="Times New Roman" w:hAnsi="Times New Roman" w:hint="eastAsia"/>
          <w:sz w:val="24"/>
          <w:szCs w:val="24"/>
        </w:rPr>
        <w:t xml:space="preserve">; M, </w:t>
      </w:r>
      <w:r>
        <w:rPr>
          <w:rFonts w:ascii="Times New Roman" w:hAnsi="Times New Roman"/>
          <w:sz w:val="24"/>
          <w:szCs w:val="24"/>
        </w:rPr>
        <w:t>monocyte</w:t>
      </w:r>
      <w:r>
        <w:rPr>
          <w:rFonts w:ascii="Times New Roman" w:hAnsi="Times New Roman" w:hint="eastAsia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N, </w:t>
      </w:r>
      <w:r>
        <w:rPr>
          <w:rFonts w:ascii="Times New Roman" w:hAnsi="Times New Roman"/>
          <w:sz w:val="24"/>
          <w:szCs w:val="24"/>
        </w:rPr>
        <w:t>neutrophil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r w:rsidRPr="003D2F76">
        <w:rPr>
          <w:rFonts w:ascii="Times New Roman" w:hAnsi="Times New Roman" w:hint="eastAsia"/>
          <w:sz w:val="24"/>
          <w:szCs w:val="24"/>
        </w:rPr>
        <w:t>C-reactive protein; SAA, Serum amyloid A; PCT, Procalcitonin;</w:t>
      </w:r>
      <w:r>
        <w:rPr>
          <w:rFonts w:ascii="Times New Roman" w:hAnsi="Times New Roman" w:hint="eastAsia"/>
          <w:sz w:val="24"/>
          <w:szCs w:val="24"/>
        </w:rPr>
        <w:t xml:space="preserve"> ALB, </w:t>
      </w:r>
      <w:r>
        <w:rPr>
          <w:rFonts w:ascii="Times New Roman" w:hAnsi="Times New Roman"/>
          <w:sz w:val="24"/>
          <w:szCs w:val="24"/>
        </w:rPr>
        <w:t>albumin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 w:rsidRPr="003D2F76">
        <w:rPr>
          <w:rFonts w:ascii="Times New Roman" w:hAnsi="Times New Roman" w:hint="eastAsia"/>
          <w:sz w:val="24"/>
          <w:szCs w:val="24"/>
        </w:rPr>
        <w:t xml:space="preserve">TP, total protein; </w:t>
      </w:r>
      <w:r>
        <w:rPr>
          <w:rFonts w:ascii="Times New Roman" w:hAnsi="Times New Roman" w:hint="eastAsia"/>
          <w:sz w:val="24"/>
          <w:szCs w:val="24"/>
        </w:rPr>
        <w:t xml:space="preserve">GLB, globulin; NLR, </w:t>
      </w:r>
      <w:r>
        <w:rPr>
          <w:rFonts w:ascii="Times New Roman" w:hAnsi="Times New Roman"/>
          <w:sz w:val="24"/>
          <w:szCs w:val="24"/>
        </w:rPr>
        <w:t>neutrophil-to-lymphocyte ratio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proofErr w:type="spellStart"/>
      <w:r>
        <w:rPr>
          <w:rFonts w:ascii="Times New Roman" w:hAnsi="Times New Roman" w:hint="eastAsia"/>
          <w:sz w:val="24"/>
          <w:szCs w:val="24"/>
        </w:rPr>
        <w:t>dNLR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, </w:t>
      </w:r>
      <w:bookmarkStart w:id="11" w:name="_Hlk191369795"/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derived </w:t>
      </w:r>
      <w:r w:rsidR="00B67FCF">
        <w:rPr>
          <w:rFonts w:ascii="Times New Roman" w:hAnsi="Times New Roman" w:cs="Times New Roman" w:hint="eastAsia"/>
          <w:sz w:val="24"/>
          <w:szCs w:val="24"/>
        </w:rPr>
        <w:t>n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eutrophil-to-</w:t>
      </w:r>
      <w:r w:rsidR="00B67FCF">
        <w:rPr>
          <w:rFonts w:ascii="Times New Roman" w:hAnsi="Times New Roman" w:cs="Times New Roman" w:hint="eastAsia"/>
          <w:sz w:val="24"/>
          <w:szCs w:val="24"/>
        </w:rPr>
        <w:t>l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ymphocyte </w:t>
      </w:r>
      <w:r w:rsidR="00B67FCF">
        <w:rPr>
          <w:rFonts w:ascii="Times New Roman" w:hAnsi="Times New Roman" w:cs="Times New Roman" w:hint="eastAsia"/>
          <w:sz w:val="24"/>
          <w:szCs w:val="24"/>
        </w:rPr>
        <w:t>r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atio</w:t>
      </w:r>
      <w:bookmarkEnd w:id="11"/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LMR, </w:t>
      </w:r>
      <w:r>
        <w:rPr>
          <w:rFonts w:ascii="Times New Roman" w:hAnsi="Times New Roman"/>
          <w:sz w:val="24"/>
          <w:szCs w:val="24"/>
        </w:rPr>
        <w:t>lymphocyte‐</w:t>
      </w:r>
      <w:r>
        <w:rPr>
          <w:rFonts w:ascii="Times New Roman" w:hAnsi="Times New Roman" w:hint="eastAsia"/>
          <w:sz w:val="24"/>
          <w:szCs w:val="24"/>
        </w:rPr>
        <w:t>to-</w:t>
      </w:r>
      <w:r>
        <w:rPr>
          <w:rFonts w:ascii="Times New Roman" w:hAnsi="Times New Roman"/>
          <w:sz w:val="24"/>
          <w:szCs w:val="24"/>
        </w:rPr>
        <w:t>monocyte ratio</w:t>
      </w:r>
      <w:r w:rsidR="00BC4F66">
        <w:rPr>
          <w:rFonts w:ascii="Times New Roman" w:hAnsi="Times New Roman" w:hint="eastAsia"/>
          <w:sz w:val="24"/>
          <w:szCs w:val="24"/>
        </w:rPr>
        <w:t>;</w:t>
      </w:r>
      <w:r>
        <w:rPr>
          <w:rFonts w:ascii="Times New Roman" w:hAnsi="Times New Roman" w:hint="eastAsia"/>
          <w:sz w:val="24"/>
          <w:szCs w:val="24"/>
        </w:rPr>
        <w:t xml:space="preserve"> PLR, </w:t>
      </w:r>
      <w:r>
        <w:rPr>
          <w:rFonts w:ascii="Times New Roman" w:hAnsi="Times New Roman"/>
          <w:sz w:val="24"/>
          <w:szCs w:val="24"/>
        </w:rPr>
        <w:t>platelet‐to‐lymphocyte ratio</w:t>
      </w:r>
      <w:r>
        <w:rPr>
          <w:rFonts w:ascii="Times New Roman" w:hAnsi="Times New Roman" w:hint="eastAsia"/>
          <w:sz w:val="24"/>
          <w:szCs w:val="24"/>
        </w:rPr>
        <w:t>; LCR</w:t>
      </w:r>
      <w:r w:rsidR="00BC4F66">
        <w:rPr>
          <w:rFonts w:ascii="Times New Roman" w:hAnsi="Times New Roman" w:hint="eastAsia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lymphocyte‐</w:t>
      </w:r>
      <w:r>
        <w:rPr>
          <w:rFonts w:ascii="Times New Roman" w:hAnsi="Times New Roman" w:hint="eastAsia"/>
          <w:sz w:val="24"/>
          <w:szCs w:val="24"/>
        </w:rPr>
        <w:t>to-</w:t>
      </w:r>
      <w:r>
        <w:rPr>
          <w:rFonts w:ascii="Times New Roman" w:hAnsi="Times New Roman"/>
          <w:sz w:val="24"/>
          <w:szCs w:val="24"/>
        </w:rPr>
        <w:t>C‐reactive protein ratio</w:t>
      </w:r>
      <w:r w:rsidR="00BC4F66">
        <w:rPr>
          <w:rFonts w:ascii="Times New Roman" w:hAnsi="Times New Roman" w:hint="eastAsia"/>
          <w:sz w:val="24"/>
          <w:szCs w:val="24"/>
        </w:rPr>
        <w:t>;</w:t>
      </w:r>
      <w:r>
        <w:rPr>
          <w:rFonts w:ascii="Times New Roman" w:hAnsi="Times New Roman" w:hint="eastAsia"/>
          <w:sz w:val="24"/>
          <w:szCs w:val="24"/>
        </w:rPr>
        <w:t xml:space="preserve"> PNI, prognostic nutritional index</w:t>
      </w:r>
      <w:r w:rsidR="00BC4F66"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CAR, C</w:t>
      </w:r>
      <w:r w:rsidRPr="0071536F">
        <w:rPr>
          <w:rFonts w:ascii="Times New Roman" w:hAnsi="Times New Roman" w:hint="eastAsia"/>
          <w:sz w:val="24"/>
          <w:szCs w:val="24"/>
        </w:rPr>
        <w:t>‐</w:t>
      </w:r>
      <w:r w:rsidRPr="0071536F">
        <w:rPr>
          <w:rFonts w:ascii="Times New Roman" w:hAnsi="Times New Roman" w:hint="eastAsia"/>
          <w:sz w:val="24"/>
          <w:szCs w:val="24"/>
        </w:rPr>
        <w:t>reactive protein-to-albumin ratio</w:t>
      </w:r>
      <w:r w:rsidR="00BC4F66">
        <w:rPr>
          <w:rFonts w:ascii="Times New Roman" w:hAnsi="Times New Roman" w:hint="eastAsia"/>
          <w:sz w:val="24"/>
          <w:szCs w:val="24"/>
        </w:rPr>
        <w:t>;</w:t>
      </w:r>
      <w:r>
        <w:rPr>
          <w:rFonts w:ascii="Times New Roman" w:hAnsi="Times New Roman" w:hint="eastAsia"/>
          <w:sz w:val="24"/>
          <w:szCs w:val="24"/>
        </w:rPr>
        <w:t xml:space="preserve"> AGR, albumin-to-globulin ratio; SCR, </w:t>
      </w:r>
      <w:bookmarkStart w:id="12" w:name="_Hlk191370081"/>
      <w:r w:rsidRPr="0022059D">
        <w:rPr>
          <w:rFonts w:ascii="Times New Roman" w:hAnsi="Times New Roman"/>
          <w:sz w:val="24"/>
          <w:szCs w:val="24"/>
        </w:rPr>
        <w:t xml:space="preserve">Serum </w:t>
      </w:r>
      <w:r>
        <w:rPr>
          <w:rFonts w:ascii="Times New Roman" w:hAnsi="Times New Roman" w:hint="eastAsia"/>
          <w:sz w:val="24"/>
          <w:szCs w:val="24"/>
        </w:rPr>
        <w:t>a</w:t>
      </w:r>
      <w:r w:rsidRPr="0022059D">
        <w:rPr>
          <w:rFonts w:ascii="Times New Roman" w:hAnsi="Times New Roman"/>
          <w:sz w:val="24"/>
          <w:szCs w:val="24"/>
        </w:rPr>
        <w:t>myloid A</w:t>
      </w:r>
      <w:r>
        <w:rPr>
          <w:rFonts w:ascii="Times New Roman" w:hAnsi="Times New Roman" w:hint="eastAsia"/>
          <w:sz w:val="24"/>
          <w:szCs w:val="24"/>
        </w:rPr>
        <w:t xml:space="preserve"> -to-</w:t>
      </w:r>
      <w:r w:rsidRPr="00241620">
        <w:rPr>
          <w:rFonts w:ascii="Noto Sans" w:hAnsi="Noto Sans" w:cs="Noto Sans"/>
          <w:color w:val="24292F"/>
          <w:szCs w:val="21"/>
        </w:rPr>
        <w:t xml:space="preserve"> </w:t>
      </w:r>
      <w:r w:rsidRPr="00241620">
        <w:rPr>
          <w:rFonts w:ascii="Times New Roman" w:hAnsi="Times New Roman"/>
          <w:sz w:val="24"/>
          <w:szCs w:val="24"/>
        </w:rPr>
        <w:t>C-reactive Protein</w:t>
      </w:r>
      <w:r>
        <w:rPr>
          <w:rFonts w:ascii="Times New Roman" w:hAnsi="Times New Roman" w:hint="eastAsia"/>
          <w:sz w:val="24"/>
          <w:szCs w:val="24"/>
        </w:rPr>
        <w:t xml:space="preserve"> ratio</w:t>
      </w:r>
      <w:bookmarkEnd w:id="12"/>
      <w:r>
        <w:rPr>
          <w:rFonts w:ascii="Times New Roman" w:hAnsi="Times New Roman" w:hint="eastAsia"/>
          <w:sz w:val="24"/>
          <w:szCs w:val="24"/>
        </w:rPr>
        <w:t>. Bold type indicates significant differences (</w:t>
      </w:r>
      <w:r>
        <w:rPr>
          <w:rFonts w:ascii="Times New Roman" w:hAnsi="Times New Roman" w:hint="eastAsia"/>
          <w:i/>
          <w:iCs/>
          <w:sz w:val="24"/>
          <w:szCs w:val="24"/>
        </w:rPr>
        <w:t xml:space="preserve">p </w:t>
      </w:r>
      <w:r>
        <w:rPr>
          <w:rFonts w:ascii="Times New Roman" w:hAnsi="Times New Roman" w:hint="eastAsia"/>
          <w:sz w:val="24"/>
          <w:szCs w:val="24"/>
        </w:rPr>
        <w:t>&lt; 0.05).</w:t>
      </w:r>
    </w:p>
    <w:p w14:paraId="0F10252C" w14:textId="77777777" w:rsidR="00842F97" w:rsidRDefault="00842F97" w:rsidP="006B22CF">
      <w:pPr>
        <w:rPr>
          <w:rFonts w:ascii="Times New Roman" w:hAnsi="Times New Roman"/>
          <w:sz w:val="24"/>
          <w:szCs w:val="24"/>
        </w:rPr>
      </w:pPr>
    </w:p>
    <w:p w14:paraId="6D1E6138" w14:textId="5C559052" w:rsidR="00945EAB" w:rsidRDefault="00945EAB" w:rsidP="006B22CF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 w:hint="eastAsia"/>
          <w:sz w:val="24"/>
          <w:szCs w:val="24"/>
        </w:rPr>
        <w:t xml:space="preserve">able </w:t>
      </w:r>
      <w:r w:rsidR="00B452F7">
        <w:rPr>
          <w:rFonts w:ascii="Times New Roman" w:hAnsi="Times New Roman" w:hint="eastAsia"/>
          <w:sz w:val="24"/>
          <w:szCs w:val="24"/>
        </w:rPr>
        <w:t>S9</w:t>
      </w:r>
      <w:r w:rsidRPr="00945EAB">
        <w:rPr>
          <w:rFonts w:ascii="Times New Roman" w:hAnsi="Times New Roman"/>
          <w:sz w:val="24"/>
          <w:szCs w:val="24"/>
        </w:rPr>
        <w:t xml:space="preserve"> Independent risk factors for PICU admission in children with severe Mycoplasma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945EAB">
        <w:rPr>
          <w:rFonts w:ascii="Times New Roman" w:hAnsi="Times New Roman"/>
          <w:sz w:val="24"/>
          <w:szCs w:val="24"/>
        </w:rPr>
        <w:t>pneumoniae pneumonia multivariate logistic regression analysis.</w:t>
      </w:r>
    </w:p>
    <w:tbl>
      <w:tblPr>
        <w:tblW w:w="5876" w:type="dxa"/>
        <w:jc w:val="center"/>
        <w:tblLook w:val="04A0" w:firstRow="1" w:lastRow="0" w:firstColumn="1" w:lastColumn="0" w:noHBand="0" w:noVBand="1"/>
      </w:tblPr>
      <w:tblGrid>
        <w:gridCol w:w="1776"/>
        <w:gridCol w:w="1260"/>
        <w:gridCol w:w="1800"/>
        <w:gridCol w:w="1040"/>
      </w:tblGrid>
      <w:tr w:rsidR="00842F97" w:rsidRPr="00842F97" w14:paraId="2CC24A04" w14:textId="77777777" w:rsidTr="001758C3">
        <w:trPr>
          <w:trHeight w:val="454"/>
          <w:jc w:val="center"/>
        </w:trPr>
        <w:tc>
          <w:tcPr>
            <w:tcW w:w="17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67D80AA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Characteristic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7BDC968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OR</w:t>
            </w:r>
          </w:p>
        </w:tc>
        <w:tc>
          <w:tcPr>
            <w:tcW w:w="18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6E477D8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95% CI</w:t>
            </w:r>
          </w:p>
        </w:tc>
        <w:tc>
          <w:tcPr>
            <w:tcW w:w="10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5D663E0" w14:textId="77777777" w:rsidR="00842F97" w:rsidRPr="00842F97" w:rsidRDefault="00842F97" w:rsidP="00842F97">
            <w:pPr>
              <w:widowControl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p</w:t>
            </w:r>
          </w:p>
        </w:tc>
      </w:tr>
      <w:tr w:rsidR="00842F97" w:rsidRPr="00842F97" w14:paraId="6CCCDB24" w14:textId="77777777" w:rsidTr="001758C3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E336D" w14:textId="79FC76D5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 w:hint="eastAsia"/>
                <w:kern w:val="0"/>
                <w:sz w:val="24"/>
                <w:szCs w:val="24"/>
                <w14:ligatures w14:val="none"/>
              </w:rPr>
              <w:t>A</w:t>
            </w: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g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7AA60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1.236 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FED2E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>1.01-1.51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AE26B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  <w14:ligatures w14:val="none"/>
              </w:rPr>
              <w:t>0.04</w:t>
            </w:r>
          </w:p>
        </w:tc>
      </w:tr>
      <w:tr w:rsidR="00842F97" w:rsidRPr="00842F97" w14:paraId="6E0F1BD0" w14:textId="77777777" w:rsidTr="001758C3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FDDBB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HGB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A06E8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1.025 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7C00F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86-1.06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FC7C2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214</w:t>
            </w:r>
          </w:p>
        </w:tc>
      </w:tr>
      <w:tr w:rsidR="00842F97" w:rsidRPr="00842F97" w14:paraId="50D20C88" w14:textId="77777777" w:rsidTr="001758C3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AFF8F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CRP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AFAAC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00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F7DA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933-1.08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3B84C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89</w:t>
            </w:r>
          </w:p>
        </w:tc>
      </w:tr>
      <w:tr w:rsidR="00842F97" w:rsidRPr="00842F97" w14:paraId="173B2A9B" w14:textId="77777777" w:rsidTr="001758C3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79DD7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L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F122D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1.377 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936B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56-2.51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4F9AD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296</w:t>
            </w:r>
          </w:p>
        </w:tc>
      </w:tr>
      <w:tr w:rsidR="00842F97" w:rsidRPr="00842F97" w14:paraId="2593E047" w14:textId="77777777" w:rsidTr="001758C3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E3E1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dNLR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10AFE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84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F77CF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91-4.30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40941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157</w:t>
            </w:r>
          </w:p>
        </w:tc>
      </w:tr>
      <w:tr w:rsidR="00842F97" w:rsidRPr="00842F97" w14:paraId="745B909F" w14:textId="77777777" w:rsidTr="001758C3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FB938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CA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16060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.8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B2435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143-24.94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8DD38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629</w:t>
            </w:r>
          </w:p>
        </w:tc>
      </w:tr>
      <w:tr w:rsidR="00842F97" w:rsidRPr="00842F97" w14:paraId="2EEBF79F" w14:textId="77777777" w:rsidTr="001758C3">
        <w:trPr>
          <w:trHeight w:val="454"/>
          <w:jc w:val="center"/>
        </w:trPr>
        <w:tc>
          <w:tcPr>
            <w:tcW w:w="17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C81773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GR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388200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3.069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E01124" w14:textId="77777777" w:rsidR="00842F97" w:rsidRPr="00842F97" w:rsidRDefault="00842F97" w:rsidP="00842F9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72-13.09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FE7570" w14:textId="77777777" w:rsidR="00842F97" w:rsidRPr="00842F97" w:rsidRDefault="00842F97" w:rsidP="00842F97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42F9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0.13</w:t>
            </w:r>
          </w:p>
        </w:tc>
      </w:tr>
    </w:tbl>
    <w:p w14:paraId="4BC29668" w14:textId="454A9F29" w:rsidR="001758C3" w:rsidRDefault="001758C3" w:rsidP="001758C3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bbreviation</w:t>
      </w:r>
      <w:r>
        <w:rPr>
          <w:rFonts w:ascii="Times New Roman" w:hAnsi="Times New Roman" w:hint="eastAsia"/>
          <w:sz w:val="24"/>
          <w:szCs w:val="24"/>
        </w:rPr>
        <w:t>s: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PICU</w:t>
      </w:r>
      <w:r>
        <w:rPr>
          <w:rFonts w:ascii="Times New Roman" w:hAnsi="Times New Roman" w:hint="eastAsia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pediatric intensive care unit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OR, odds ratio; CI, confidence interval;  HGB,</w:t>
      </w:r>
      <w:r>
        <w:rPr>
          <w:rFonts w:ascii="Times New Roman" w:hAnsi="Times New Roman"/>
          <w:sz w:val="24"/>
          <w:szCs w:val="24"/>
        </w:rPr>
        <w:t xml:space="preserve"> hemoglobin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r w:rsidRPr="003D2F76">
        <w:rPr>
          <w:rFonts w:ascii="Times New Roman" w:hAnsi="Times New Roman" w:hint="eastAsia"/>
          <w:sz w:val="24"/>
          <w:szCs w:val="24"/>
        </w:rPr>
        <w:t xml:space="preserve">C-reactive protein; </w:t>
      </w:r>
      <w:r>
        <w:rPr>
          <w:rFonts w:ascii="Times New Roman" w:hAnsi="Times New Roman" w:hint="eastAsia"/>
          <w:sz w:val="24"/>
          <w:szCs w:val="24"/>
        </w:rPr>
        <w:t xml:space="preserve">NLR, </w:t>
      </w:r>
      <w:r>
        <w:rPr>
          <w:rFonts w:ascii="Times New Roman" w:hAnsi="Times New Roman"/>
          <w:sz w:val="24"/>
          <w:szCs w:val="24"/>
        </w:rPr>
        <w:t>neutrophil-to-lymphocyte ratio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proofErr w:type="spellStart"/>
      <w:r>
        <w:rPr>
          <w:rFonts w:ascii="Times New Roman" w:hAnsi="Times New Roman" w:hint="eastAsia"/>
          <w:sz w:val="24"/>
          <w:szCs w:val="24"/>
        </w:rPr>
        <w:t>dNLR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, 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derived </w:t>
      </w:r>
      <w:r w:rsidR="00B67FCF">
        <w:rPr>
          <w:rFonts w:ascii="Times New Roman" w:hAnsi="Times New Roman" w:cs="Times New Roman" w:hint="eastAsia"/>
          <w:sz w:val="24"/>
          <w:szCs w:val="24"/>
        </w:rPr>
        <w:t>n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eutrophil-to-</w:t>
      </w:r>
      <w:r w:rsidR="00B67FCF">
        <w:rPr>
          <w:rFonts w:ascii="Times New Roman" w:hAnsi="Times New Roman" w:cs="Times New Roman" w:hint="eastAsia"/>
          <w:sz w:val="24"/>
          <w:szCs w:val="24"/>
        </w:rPr>
        <w:t>l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ymphocyte </w:t>
      </w:r>
      <w:r w:rsidR="00B67FCF">
        <w:rPr>
          <w:rFonts w:ascii="Times New Roman" w:hAnsi="Times New Roman" w:cs="Times New Roman" w:hint="eastAsia"/>
          <w:sz w:val="24"/>
          <w:szCs w:val="24"/>
        </w:rPr>
        <w:t>r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atio</w:t>
      </w:r>
      <w:r>
        <w:rPr>
          <w:rFonts w:ascii="Times New Roman" w:hAnsi="Times New Roman" w:hint="eastAsia"/>
          <w:sz w:val="24"/>
          <w:szCs w:val="24"/>
        </w:rPr>
        <w:t>;</w:t>
      </w:r>
      <w:r w:rsidRPr="0071536F">
        <w:rPr>
          <w:rFonts w:ascii="Times New Roman" w:hAnsi="Times New Roman" w:hint="eastAsia"/>
          <w:sz w:val="24"/>
          <w:szCs w:val="24"/>
        </w:rPr>
        <w:t xml:space="preserve"> CAR, C</w:t>
      </w:r>
      <w:r w:rsidRPr="0071536F">
        <w:rPr>
          <w:rFonts w:ascii="Times New Roman" w:hAnsi="Times New Roman" w:hint="eastAsia"/>
          <w:sz w:val="24"/>
          <w:szCs w:val="24"/>
        </w:rPr>
        <w:t>‐</w:t>
      </w:r>
      <w:r w:rsidRPr="0071536F">
        <w:rPr>
          <w:rFonts w:ascii="Times New Roman" w:hAnsi="Times New Roman" w:hint="eastAsia"/>
          <w:sz w:val="24"/>
          <w:szCs w:val="24"/>
        </w:rPr>
        <w:t>reactive protein-to-albumin ratio</w:t>
      </w:r>
      <w:r>
        <w:rPr>
          <w:rFonts w:ascii="Times New Roman" w:hAnsi="Times New Roman" w:hint="eastAsia"/>
          <w:sz w:val="24"/>
          <w:szCs w:val="24"/>
        </w:rPr>
        <w:t>; AGR, albumin-to-globulin ratio; Bold type indicates significant differences (</w:t>
      </w:r>
      <w:r>
        <w:rPr>
          <w:rFonts w:ascii="Times New Roman" w:hAnsi="Times New Roman" w:hint="eastAsia"/>
          <w:i/>
          <w:iCs/>
          <w:sz w:val="24"/>
          <w:szCs w:val="24"/>
        </w:rPr>
        <w:t xml:space="preserve">p </w:t>
      </w:r>
      <w:r>
        <w:rPr>
          <w:rFonts w:ascii="Times New Roman" w:hAnsi="Times New Roman" w:hint="eastAsia"/>
          <w:sz w:val="24"/>
          <w:szCs w:val="24"/>
        </w:rPr>
        <w:t>&lt; 0.05).</w:t>
      </w:r>
    </w:p>
    <w:p w14:paraId="26CDFD39" w14:textId="77777777" w:rsidR="00842F97" w:rsidRPr="001758C3" w:rsidRDefault="00842F97" w:rsidP="006B22CF">
      <w:pPr>
        <w:rPr>
          <w:rFonts w:ascii="Times New Roman" w:hAnsi="Times New Roman"/>
          <w:sz w:val="24"/>
          <w:szCs w:val="24"/>
        </w:rPr>
      </w:pPr>
    </w:p>
    <w:p w14:paraId="2D9842E7" w14:textId="77777777" w:rsidR="003D2F76" w:rsidRDefault="003D2F76" w:rsidP="003D2F76">
      <w:pPr>
        <w:rPr>
          <w:rFonts w:ascii="Times New Roman" w:hAnsi="Times New Roman"/>
          <w:sz w:val="24"/>
          <w:szCs w:val="24"/>
        </w:rPr>
      </w:pPr>
    </w:p>
    <w:p w14:paraId="7932BE56" w14:textId="7BB06BF7" w:rsidR="003D2F76" w:rsidRDefault="003D2F76" w:rsidP="003D2F76">
      <w:pPr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 w:hint="eastAsia"/>
          <w:sz w:val="24"/>
          <w:szCs w:val="24"/>
        </w:rPr>
        <w:t xml:space="preserve">able S10 </w:t>
      </w:r>
      <w:r w:rsidRPr="003D2F76">
        <w:rPr>
          <w:rFonts w:ascii="Times New Roman" w:hAnsi="Times New Roman" w:hint="eastAsia"/>
          <w:sz w:val="24"/>
          <w:szCs w:val="24"/>
        </w:rPr>
        <w:t xml:space="preserve">Principal component analysis based on the </w:t>
      </w:r>
      <w:r w:rsidR="00CB4B02">
        <w:rPr>
          <w:rFonts w:ascii="Times New Roman" w:hAnsi="Times New Roman"/>
          <w:sz w:val="24"/>
          <w:szCs w:val="24"/>
        </w:rPr>
        <w:t>fifteen</w:t>
      </w:r>
      <w:r w:rsidRPr="003D2F76">
        <w:rPr>
          <w:rFonts w:ascii="Times New Roman" w:hAnsi="Times New Roman" w:hint="eastAsia"/>
          <w:sz w:val="24"/>
          <w:szCs w:val="24"/>
        </w:rPr>
        <w:t xml:space="preserve"> parameters exhibiting significant differences between the </w:t>
      </w:r>
      <w:r w:rsidR="00CB4B02">
        <w:rPr>
          <w:rFonts w:ascii="Times New Roman" w:hAnsi="Times New Roman" w:hint="eastAsia"/>
          <w:sz w:val="24"/>
          <w:szCs w:val="24"/>
        </w:rPr>
        <w:t>MMP</w:t>
      </w:r>
      <w:r w:rsidRPr="003D2F76">
        <w:rPr>
          <w:rFonts w:ascii="Times New Roman" w:hAnsi="Times New Roman" w:hint="eastAsia"/>
          <w:sz w:val="24"/>
          <w:szCs w:val="24"/>
        </w:rPr>
        <w:t xml:space="preserve"> and the</w:t>
      </w:r>
      <w:r w:rsidR="00CB4B02">
        <w:rPr>
          <w:rFonts w:ascii="Times New Roman" w:hAnsi="Times New Roman" w:hint="eastAsia"/>
          <w:sz w:val="24"/>
          <w:szCs w:val="24"/>
        </w:rPr>
        <w:t xml:space="preserve"> SMMP</w:t>
      </w:r>
      <w:r w:rsidRPr="003D2F76">
        <w:rPr>
          <w:rFonts w:ascii="Times New Roman" w:hAnsi="Times New Roman" w:hint="eastAsia"/>
          <w:sz w:val="24"/>
          <w:szCs w:val="24"/>
        </w:rPr>
        <w:t xml:space="preserve"> group</w:t>
      </w:r>
      <w:r w:rsidR="00CB4B02">
        <w:rPr>
          <w:rFonts w:ascii="Times New Roman" w:hAnsi="Times New Roman" w:hint="eastAsia"/>
          <w:sz w:val="24"/>
          <w:szCs w:val="24"/>
        </w:rPr>
        <w:t>.</w:t>
      </w:r>
    </w:p>
    <w:tbl>
      <w:tblPr>
        <w:tblW w:w="9707" w:type="dxa"/>
        <w:jc w:val="center"/>
        <w:tblLook w:val="04A0" w:firstRow="1" w:lastRow="0" w:firstColumn="1" w:lastColumn="0" w:noHBand="0" w:noVBand="1"/>
      </w:tblPr>
      <w:tblGrid>
        <w:gridCol w:w="1389"/>
        <w:gridCol w:w="1243"/>
        <w:gridCol w:w="992"/>
        <w:gridCol w:w="993"/>
        <w:gridCol w:w="992"/>
        <w:gridCol w:w="992"/>
        <w:gridCol w:w="1443"/>
        <w:gridCol w:w="1443"/>
        <w:gridCol w:w="821"/>
      </w:tblGrid>
      <w:tr w:rsidR="00CB4B02" w:rsidRPr="00CB4B02" w14:paraId="3D4C340C" w14:textId="77777777" w:rsidTr="0038554C">
        <w:trPr>
          <w:trHeight w:val="550"/>
          <w:jc w:val="center"/>
        </w:trPr>
        <w:tc>
          <w:tcPr>
            <w:tcW w:w="12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238AA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lastRenderedPageBreak/>
              <w:t>parameters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749B42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Variances</w:t>
            </w:r>
          </w:p>
        </w:tc>
        <w:tc>
          <w:tcPr>
            <w:tcW w:w="3969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6753A72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Loadings</w:t>
            </w: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010D7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Eigenvalues</w:t>
            </w:r>
          </w:p>
        </w:tc>
        <w:tc>
          <w:tcPr>
            <w:tcW w:w="129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2D163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ercentages (%)</w:t>
            </w:r>
          </w:p>
        </w:tc>
        <w:tc>
          <w:tcPr>
            <w:tcW w:w="82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78F2A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Sum (%)</w:t>
            </w:r>
          </w:p>
        </w:tc>
      </w:tr>
      <w:tr w:rsidR="00CB4B02" w:rsidRPr="00CB4B02" w14:paraId="07619763" w14:textId="77777777" w:rsidTr="0038554C">
        <w:trPr>
          <w:trHeight w:val="290"/>
          <w:jc w:val="center"/>
        </w:trPr>
        <w:tc>
          <w:tcPr>
            <w:tcW w:w="12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F757884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　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489D36B8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　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24917B8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C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91FD6BE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C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357E1C41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C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420EAC4D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PC4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47F4D2C6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　</w:t>
            </w:r>
          </w:p>
        </w:tc>
        <w:tc>
          <w:tcPr>
            <w:tcW w:w="12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1646D6BD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　</w:t>
            </w:r>
          </w:p>
        </w:tc>
        <w:tc>
          <w:tcPr>
            <w:tcW w:w="8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36A8DE36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　</w:t>
            </w:r>
          </w:p>
        </w:tc>
      </w:tr>
      <w:tr w:rsidR="00CB4B02" w:rsidRPr="00CB4B02" w14:paraId="6FB31FD1" w14:textId="77777777" w:rsidTr="0038554C">
        <w:trPr>
          <w:trHeight w:val="280"/>
          <w:jc w:val="center"/>
        </w:trPr>
        <w:tc>
          <w:tcPr>
            <w:tcW w:w="120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9554E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DC-related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A6EDA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B48B0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539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030DA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64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ED56A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067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E228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041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F081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714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5D73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6.624 </w:t>
            </w:r>
          </w:p>
        </w:tc>
        <w:tc>
          <w:tcPr>
            <w:tcW w:w="82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DF454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47.01 </w:t>
            </w:r>
          </w:p>
        </w:tc>
      </w:tr>
      <w:tr w:rsidR="00CB4B02" w:rsidRPr="00CB4B02" w14:paraId="59555C3D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D884F2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100AC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M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3884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106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FAB57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78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CEE3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1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B8401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153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3F3E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706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0D81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6.551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4E7E70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59C8867A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C069ED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C73CE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35CFC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585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2FD67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51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0185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46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24C6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63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99E87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890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360BC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8.264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02CEE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2BC5A0A5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DBDB3F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6F36E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L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57A0A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848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7722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09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31591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38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F158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74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971D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949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16634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8.811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0AA0BF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68B3071F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B0AAF0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AA097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dNLR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F8DCE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772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0069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29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94770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34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66E3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44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E848D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859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FEFF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7.977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9588EF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4ED9C59E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252959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00331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L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729B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583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762A9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55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0D4CC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5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06311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075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5253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722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0B479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6.704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386079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506945F7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7F1911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F14C6A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C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0D2A90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352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26CF0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6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E0E4A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14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AFF16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095 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CC81AA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224 </w:t>
            </w:r>
          </w:p>
        </w:tc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9725A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2.082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8C822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68E034F8" w14:textId="77777777" w:rsidTr="0038554C">
        <w:trPr>
          <w:trHeight w:val="280"/>
          <w:jc w:val="center"/>
        </w:trPr>
        <w:tc>
          <w:tcPr>
            <w:tcW w:w="120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DF8FB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BP-related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5B6BC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HGB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0266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42 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D608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205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C2C1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519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3AE5D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357 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5215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498 </w:t>
            </w:r>
          </w:p>
        </w:tc>
        <w:tc>
          <w:tcPr>
            <w:tcW w:w="12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CF49B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4.624 </w:t>
            </w:r>
          </w:p>
        </w:tc>
        <w:tc>
          <w:tcPr>
            <w:tcW w:w="82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0844D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17.59 </w:t>
            </w:r>
          </w:p>
        </w:tc>
      </w:tr>
      <w:tr w:rsidR="00CB4B02" w:rsidRPr="00CB4B02" w14:paraId="63FABE0A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5CF45F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7CF09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L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E3CBF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483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D593C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02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51137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637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22A3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224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A8BDF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690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4C8A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6.408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624B97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34391583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596BD6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8AC14A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2617D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381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6D5291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11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057F1B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584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EA275E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455 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F524F4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706 </w:t>
            </w:r>
          </w:p>
        </w:tc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977C6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6.558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08B89F9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7869B29D" w14:textId="77777777" w:rsidTr="0038554C">
        <w:trPr>
          <w:trHeight w:val="280"/>
          <w:jc w:val="center"/>
        </w:trPr>
        <w:tc>
          <w:tcPr>
            <w:tcW w:w="120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B0667" w14:textId="77777777" w:rsidR="00CB4B02" w:rsidRPr="00CB4B02" w:rsidRDefault="00CB4B02" w:rsidP="00CB4B0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BI-related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15FA8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CRP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F796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730 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09E2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313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F700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142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9385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543 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3819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946 </w:t>
            </w:r>
          </w:p>
        </w:tc>
        <w:tc>
          <w:tcPr>
            <w:tcW w:w="12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EDD0A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8.781 </w:t>
            </w:r>
          </w:p>
        </w:tc>
        <w:tc>
          <w:tcPr>
            <w:tcW w:w="82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28D0B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30.60 </w:t>
            </w:r>
          </w:p>
        </w:tc>
      </w:tr>
      <w:tr w:rsidR="00CB4B02" w:rsidRPr="00CB4B02" w14:paraId="3CFBEF45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F62627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2560C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A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BE6D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594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2E5AC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11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1DA1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08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87FB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612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7935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748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BB1D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6.943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41879B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0101F881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16F91E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FBF94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C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555C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560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871EF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55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7B1F9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08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35042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30 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AD3A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685 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6D28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6.360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36B671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0DB826C6" w14:textId="77777777" w:rsidTr="0038554C">
        <w:trPr>
          <w:trHeight w:val="280"/>
          <w:jc w:val="center"/>
        </w:trPr>
        <w:tc>
          <w:tcPr>
            <w:tcW w:w="12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A70C1C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885E31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CA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92892A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756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A50AC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305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9ADA5E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184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B827FB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468 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E2AE3C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917 </w:t>
            </w:r>
          </w:p>
        </w:tc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431CC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8.514 </w:t>
            </w:r>
          </w:p>
        </w:tc>
        <w:tc>
          <w:tcPr>
            <w:tcW w:w="82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8B39DC4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</w:tr>
      <w:tr w:rsidR="00CB4B02" w:rsidRPr="00CB4B02" w14:paraId="057BF11D" w14:textId="77777777" w:rsidTr="0038554C">
        <w:trPr>
          <w:trHeight w:val="280"/>
          <w:jc w:val="center"/>
        </w:trPr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420BD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58F64F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N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EE1415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519 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854C3C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440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CA752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-0.221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FC834D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071 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5F4AA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0.517 </w:t>
            </w:r>
          </w:p>
        </w:tc>
        <w:tc>
          <w:tcPr>
            <w:tcW w:w="12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C819D6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4.799 </w:t>
            </w:r>
          </w:p>
        </w:tc>
        <w:tc>
          <w:tcPr>
            <w:tcW w:w="8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941F28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4.80 </w:t>
            </w:r>
          </w:p>
        </w:tc>
      </w:tr>
      <w:tr w:rsidR="00CB4B02" w:rsidRPr="00CB4B02" w14:paraId="087E1EA2" w14:textId="77777777" w:rsidTr="0038554C">
        <w:trPr>
          <w:trHeight w:val="290"/>
          <w:jc w:val="center"/>
        </w:trPr>
        <w:tc>
          <w:tcPr>
            <w:tcW w:w="12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DDA61F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Total 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3AE322" w14:textId="77777777" w:rsidR="00CB4B02" w:rsidRPr="00CB4B02" w:rsidRDefault="00CB4B02" w:rsidP="00CB4B02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　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284A2C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4.899 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B24403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2.544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E8129D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1.753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1EDDB0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1.575 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2B7BCF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10.771 </w:t>
            </w:r>
          </w:p>
        </w:tc>
        <w:tc>
          <w:tcPr>
            <w:tcW w:w="129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3989FE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100 </w:t>
            </w:r>
          </w:p>
        </w:tc>
        <w:tc>
          <w:tcPr>
            <w:tcW w:w="82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6FAE49" w14:textId="77777777" w:rsidR="00CB4B02" w:rsidRPr="00CB4B02" w:rsidRDefault="00CB4B02" w:rsidP="00CB4B02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CB4B02">
              <w:rPr>
                <w:rFonts w:ascii="Times New Roman" w:eastAsia="等线" w:hAnsi="Times New Roman" w:cs="Times New Roman"/>
                <w:kern w:val="0"/>
                <w:sz w:val="24"/>
                <w:szCs w:val="24"/>
                <w14:ligatures w14:val="none"/>
              </w:rPr>
              <w:t xml:space="preserve">100 </w:t>
            </w:r>
          </w:p>
        </w:tc>
      </w:tr>
    </w:tbl>
    <w:p w14:paraId="34FCF4E2" w14:textId="77777777" w:rsidR="005A0367" w:rsidRDefault="005A036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2DAC8D62" w14:textId="0D05837B" w:rsidR="00CB4B02" w:rsidRPr="00CB4B02" w:rsidRDefault="00CB4B02" w:rsidP="00CB4B02">
      <w:pPr>
        <w:rPr>
          <w:rFonts w:ascii="Times New Roman" w:hAnsi="Times New Roman"/>
          <w:sz w:val="24"/>
          <w:szCs w:val="24"/>
          <w:lang w:val="en-GB"/>
        </w:rPr>
      </w:pPr>
      <w:r w:rsidRPr="00CB4B02">
        <w:rPr>
          <w:rFonts w:ascii="Times New Roman" w:hAnsi="Times New Roman" w:hint="eastAsia"/>
          <w:sz w:val="24"/>
          <w:szCs w:val="24"/>
          <w:lang w:val="en-GB"/>
        </w:rPr>
        <w:t xml:space="preserve">Abbreviations: </w:t>
      </w:r>
      <w:r>
        <w:rPr>
          <w:rFonts w:ascii="Times New Roman" w:hAnsi="Times New Roman" w:hint="eastAsia"/>
          <w:sz w:val="24"/>
          <w:szCs w:val="24"/>
        </w:rPr>
        <w:t xml:space="preserve">MMP, </w:t>
      </w:r>
      <w:r w:rsidRPr="0001191D">
        <w:rPr>
          <w:rFonts w:ascii="Times New Roman" w:hAnsi="Times New Roman" w:hint="eastAsia"/>
          <w:sz w:val="24"/>
          <w:szCs w:val="24"/>
        </w:rPr>
        <w:t>mycoplasma pneumoniae pneumonia</w:t>
      </w:r>
      <w:r>
        <w:rPr>
          <w:rFonts w:ascii="Times New Roman" w:hAnsi="Times New Roman" w:hint="eastAsia"/>
          <w:sz w:val="24"/>
          <w:szCs w:val="24"/>
        </w:rPr>
        <w:t>; SMMP,</w:t>
      </w:r>
      <w:r w:rsidRPr="0001191D">
        <w:rPr>
          <w:rFonts w:hint="eastAsia"/>
        </w:rPr>
        <w:t xml:space="preserve"> </w:t>
      </w:r>
      <w:r w:rsidRPr="0001191D">
        <w:rPr>
          <w:rFonts w:ascii="Times New Roman" w:hAnsi="Times New Roman" w:hint="eastAsia"/>
          <w:sz w:val="24"/>
          <w:szCs w:val="24"/>
        </w:rPr>
        <w:t>severe mycoplasma pneumoniae pneumonia</w:t>
      </w:r>
      <w:r>
        <w:rPr>
          <w:rFonts w:ascii="Times New Roman" w:hAnsi="Times New Roman" w:hint="eastAsia"/>
          <w:sz w:val="24"/>
          <w:szCs w:val="24"/>
        </w:rPr>
        <w:t xml:space="preserve">; </w:t>
      </w:r>
      <w:r w:rsidRPr="00CB4B02">
        <w:rPr>
          <w:rFonts w:ascii="Times New Roman" w:hAnsi="Times New Roman" w:hint="eastAsia"/>
          <w:sz w:val="24"/>
          <w:szCs w:val="24"/>
          <w:lang w:val="en-GB"/>
        </w:rPr>
        <w:t xml:space="preserve">LDC, leukocyte differential counts; PBP, peripheral blood protein;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PBI, </w:t>
      </w:r>
      <w:r w:rsidR="00A62F82" w:rsidRPr="00A62F82">
        <w:rPr>
          <w:rFonts w:ascii="Times New Roman" w:hAnsi="Times New Roman"/>
          <w:sz w:val="24"/>
          <w:szCs w:val="24"/>
        </w:rPr>
        <w:t>Peripheral blood inflammatory factors</w:t>
      </w:r>
      <w:r w:rsidR="00A62F82">
        <w:rPr>
          <w:rFonts w:ascii="Times New Roman" w:hAnsi="Times New Roman" w:hint="eastAsia"/>
          <w:sz w:val="24"/>
          <w:szCs w:val="24"/>
        </w:rPr>
        <w:t xml:space="preserve">; </w:t>
      </w:r>
      <w:r w:rsidRPr="00CB4B02">
        <w:rPr>
          <w:rFonts w:ascii="Times New Roman" w:hAnsi="Times New Roman" w:hint="eastAsia"/>
          <w:sz w:val="24"/>
          <w:szCs w:val="24"/>
          <w:lang w:val="en-GB"/>
        </w:rPr>
        <w:t xml:space="preserve">PC, principal components; L, lymphocyte; M, monocyte; </w:t>
      </w:r>
      <w:r w:rsidR="00A62F82" w:rsidRPr="00CB4B02">
        <w:rPr>
          <w:rFonts w:ascii="Times New Roman" w:hAnsi="Times New Roman" w:hint="eastAsia"/>
          <w:sz w:val="24"/>
          <w:szCs w:val="24"/>
          <w:lang w:val="en-GB"/>
        </w:rPr>
        <w:t>N, neutrophil;</w:t>
      </w:r>
      <w:r w:rsidR="00A62F82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A62F82" w:rsidRPr="00CB4B02">
        <w:rPr>
          <w:rFonts w:ascii="Times New Roman" w:hAnsi="Times New Roman" w:hint="eastAsia"/>
          <w:sz w:val="24"/>
          <w:szCs w:val="24"/>
          <w:lang w:val="en-GB"/>
        </w:rPr>
        <w:t xml:space="preserve">NLR, neutrophil-to-lymphocyte ratio; </w:t>
      </w:r>
      <w:proofErr w:type="spellStart"/>
      <w:r w:rsidR="00A62F82" w:rsidRPr="00CB4B02">
        <w:rPr>
          <w:rFonts w:ascii="Times New Roman" w:hAnsi="Times New Roman" w:hint="eastAsia"/>
          <w:sz w:val="24"/>
          <w:szCs w:val="24"/>
          <w:lang w:val="en-GB"/>
        </w:rPr>
        <w:t>dNLR</w:t>
      </w:r>
      <w:proofErr w:type="spellEnd"/>
      <w:r w:rsidR="00A62F82" w:rsidRPr="00CB4B02">
        <w:rPr>
          <w:rFonts w:ascii="Times New Roman" w:hAnsi="Times New Roman" w:hint="eastAsia"/>
          <w:sz w:val="24"/>
          <w:szCs w:val="24"/>
          <w:lang w:val="en-GB"/>
        </w:rPr>
        <w:t xml:space="preserve">, 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derived </w:t>
      </w:r>
      <w:r w:rsidR="00B67FCF">
        <w:rPr>
          <w:rFonts w:ascii="Times New Roman" w:hAnsi="Times New Roman" w:cs="Times New Roman" w:hint="eastAsia"/>
          <w:sz w:val="24"/>
          <w:szCs w:val="24"/>
        </w:rPr>
        <w:t>n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eutrophil-to-</w:t>
      </w:r>
      <w:r w:rsidR="00B67FCF">
        <w:rPr>
          <w:rFonts w:ascii="Times New Roman" w:hAnsi="Times New Roman" w:cs="Times New Roman" w:hint="eastAsia"/>
          <w:sz w:val="24"/>
          <w:szCs w:val="24"/>
        </w:rPr>
        <w:t>l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 xml:space="preserve">ymphocyte </w:t>
      </w:r>
      <w:r w:rsidR="00B67FCF">
        <w:rPr>
          <w:rFonts w:ascii="Times New Roman" w:hAnsi="Times New Roman" w:cs="Times New Roman" w:hint="eastAsia"/>
          <w:sz w:val="24"/>
          <w:szCs w:val="24"/>
        </w:rPr>
        <w:t>r</w:t>
      </w:r>
      <w:r w:rsidR="00B67FCF" w:rsidRPr="004F3147">
        <w:rPr>
          <w:rFonts w:ascii="Times New Roman" w:hAnsi="Times New Roman" w:cs="Times New Roman" w:hint="eastAsia"/>
          <w:sz w:val="24"/>
          <w:szCs w:val="24"/>
        </w:rPr>
        <w:t>atio</w:t>
      </w:r>
      <w:r w:rsidR="00A62F82" w:rsidRPr="00CB4B02">
        <w:rPr>
          <w:rFonts w:ascii="Times New Roman" w:hAnsi="Times New Roman" w:hint="eastAsia"/>
          <w:sz w:val="24"/>
          <w:szCs w:val="24"/>
          <w:lang w:val="en-GB"/>
        </w:rPr>
        <w:t>;</w:t>
      </w:r>
      <w:r w:rsidR="00A62F82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A62F82" w:rsidRPr="003D2F76">
        <w:rPr>
          <w:rFonts w:ascii="Times New Roman" w:hAnsi="Times New Roman" w:hint="eastAsia"/>
          <w:sz w:val="24"/>
          <w:szCs w:val="24"/>
        </w:rPr>
        <w:t>HGB, hemoglobin;</w:t>
      </w:r>
      <w:r w:rsidR="00A62F82">
        <w:rPr>
          <w:rFonts w:ascii="Times New Roman" w:hAnsi="Times New Roman" w:hint="eastAsia"/>
          <w:sz w:val="24"/>
          <w:szCs w:val="24"/>
        </w:rPr>
        <w:t xml:space="preserve"> </w:t>
      </w:r>
      <w:r w:rsidR="00A62F82" w:rsidRPr="00CB4B02">
        <w:rPr>
          <w:rFonts w:ascii="Times New Roman" w:hAnsi="Times New Roman" w:hint="eastAsia"/>
          <w:sz w:val="24"/>
          <w:szCs w:val="24"/>
          <w:lang w:val="en-GB"/>
        </w:rPr>
        <w:t>ALB, albumin;</w:t>
      </w:r>
      <w:r w:rsidR="00A62F82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Pr="00CB4B02">
        <w:rPr>
          <w:rFonts w:ascii="Times New Roman" w:hAnsi="Times New Roman" w:hint="eastAsia"/>
          <w:sz w:val="24"/>
          <w:szCs w:val="24"/>
          <w:lang w:val="en-GB"/>
        </w:rPr>
        <w:t xml:space="preserve">TP, total protein; </w:t>
      </w:r>
      <w:r w:rsidR="00A62F82" w:rsidRPr="003D2F76">
        <w:rPr>
          <w:rFonts w:ascii="Times New Roman" w:hAnsi="Times New Roman" w:hint="eastAsia"/>
          <w:sz w:val="24"/>
          <w:szCs w:val="24"/>
        </w:rPr>
        <w:t xml:space="preserve">CRP, C-reactive protein; SAA, Serum amyloid A; PCT, Procalcitonin; </w:t>
      </w:r>
      <w:r w:rsidR="00A62F82" w:rsidRPr="00A62F82">
        <w:rPr>
          <w:rFonts w:ascii="Times New Roman" w:hAnsi="Times New Roman" w:hint="eastAsia"/>
          <w:sz w:val="24"/>
          <w:szCs w:val="24"/>
        </w:rPr>
        <w:t>CAR,</w:t>
      </w:r>
      <w:bookmarkStart w:id="13" w:name="_Hlk191370038"/>
      <w:r w:rsidR="00A62F82" w:rsidRPr="00A62F82">
        <w:rPr>
          <w:rFonts w:ascii="Times New Roman" w:hAnsi="Times New Roman" w:hint="eastAsia"/>
          <w:sz w:val="24"/>
          <w:szCs w:val="24"/>
        </w:rPr>
        <w:t xml:space="preserve"> C</w:t>
      </w:r>
      <w:r w:rsidR="00F5497F">
        <w:rPr>
          <w:rFonts w:ascii="Times New Roman" w:hAnsi="Times New Roman" w:hint="eastAsia"/>
          <w:sz w:val="24"/>
          <w:szCs w:val="24"/>
        </w:rPr>
        <w:t>-</w:t>
      </w:r>
      <w:r w:rsidR="00A62F82" w:rsidRPr="00A62F82">
        <w:rPr>
          <w:rFonts w:ascii="Times New Roman" w:hAnsi="Times New Roman" w:hint="eastAsia"/>
          <w:sz w:val="24"/>
          <w:szCs w:val="24"/>
        </w:rPr>
        <w:t>reactive protein-to-albumin ratio</w:t>
      </w:r>
      <w:bookmarkEnd w:id="13"/>
      <w:r w:rsidR="00A62F82" w:rsidRPr="00A62F82">
        <w:rPr>
          <w:rFonts w:ascii="Times New Roman" w:hAnsi="Times New Roman" w:hint="eastAsia"/>
          <w:sz w:val="24"/>
          <w:szCs w:val="24"/>
        </w:rPr>
        <w:t xml:space="preserve"> </w:t>
      </w:r>
      <w:r w:rsidR="00A62F82">
        <w:rPr>
          <w:rFonts w:ascii="Times New Roman" w:hAnsi="Times New Roman" w:hint="eastAsia"/>
          <w:sz w:val="24"/>
          <w:szCs w:val="24"/>
        </w:rPr>
        <w:t>;</w:t>
      </w:r>
      <w:r w:rsidRPr="00CB4B02">
        <w:rPr>
          <w:rFonts w:ascii="Times New Roman" w:hAnsi="Times New Roman" w:hint="eastAsia"/>
          <w:sz w:val="24"/>
          <w:szCs w:val="24"/>
          <w:lang w:val="en-GB"/>
        </w:rPr>
        <w:t xml:space="preserve">PNI, prognostic nutritional index. </w:t>
      </w:r>
    </w:p>
    <w:p w14:paraId="4DDCE336" w14:textId="5327603A" w:rsidR="005A0367" w:rsidRDefault="00CB4B02" w:rsidP="00CB4B02">
      <w:pPr>
        <w:rPr>
          <w:rFonts w:ascii="Times New Roman" w:hAnsi="Times New Roman"/>
          <w:sz w:val="24"/>
          <w:szCs w:val="24"/>
          <w:lang w:val="en-GB"/>
        </w:rPr>
      </w:pPr>
      <w:r w:rsidRPr="00CB4B02">
        <w:rPr>
          <w:rFonts w:ascii="Times New Roman" w:hAnsi="Times New Roman" w:hint="eastAsia"/>
          <w:sz w:val="24"/>
          <w:szCs w:val="24"/>
          <w:lang w:val="en-GB"/>
        </w:rPr>
        <w:t>Notes: The eigenvalue was calculated as the sum-of-squares of the loading of the variance that each PC explains; The percentage (%) was calculated by dividing the eigenvalue of each variance with the sum of all the eigenvalues (</w:t>
      </w:r>
      <w:r w:rsidR="00A62F82">
        <w:rPr>
          <w:rFonts w:ascii="Times New Roman" w:hAnsi="Times New Roman" w:hint="eastAsia"/>
          <w:sz w:val="24"/>
          <w:szCs w:val="24"/>
          <w:lang w:val="en-GB"/>
        </w:rPr>
        <w:t>10.771</w:t>
      </w:r>
      <w:r w:rsidRPr="00CB4B02">
        <w:rPr>
          <w:rFonts w:ascii="Times New Roman" w:hAnsi="Times New Roman" w:hint="eastAsia"/>
          <w:sz w:val="24"/>
          <w:szCs w:val="24"/>
          <w:lang w:val="en-GB"/>
        </w:rPr>
        <w:t>); The sum (%) was defined as the sum of the percentages of each class of parameters.</w:t>
      </w:r>
    </w:p>
    <w:p w14:paraId="1EDBB551" w14:textId="77777777" w:rsidR="005A0367" w:rsidRDefault="005A036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22344FE1" w14:textId="77777777" w:rsidR="005A0367" w:rsidRDefault="005A036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4A7AE72B" w14:textId="77777777" w:rsidR="005A0367" w:rsidRDefault="005A036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5E0DE162" w14:textId="77777777" w:rsidR="005A0367" w:rsidRDefault="005A036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037C9773" w14:textId="77777777" w:rsidR="005A0367" w:rsidRDefault="005A036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45BE484E" w14:textId="77777777" w:rsidR="005A0367" w:rsidRDefault="005A0367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</w:p>
    <w:p w14:paraId="7C492FB5" w14:textId="77777777" w:rsidR="00822974" w:rsidRPr="00822974" w:rsidRDefault="00CB5252" w:rsidP="00822974">
      <w:pPr>
        <w:pStyle w:val="EndNoteBibliography"/>
        <w:ind w:left="720" w:hanging="720"/>
      </w:pP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EN.REFLIST 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822974" w:rsidRPr="00822974">
        <w:t>1.</w:t>
      </w:r>
      <w:r w:rsidR="00822974" w:rsidRPr="00822974">
        <w:tab/>
        <w:t xml:space="preserve">Wishaupt JO, van der Ploeg T, de Groot R, Versteegh FG, Hartwig NG: </w:t>
      </w:r>
      <w:r w:rsidR="00822974" w:rsidRPr="00822974">
        <w:rPr>
          <w:b/>
        </w:rPr>
        <w:t>Single- and multiple viral respiratory infections in children: disease and management cannot be related to a specific pathogen</w:t>
      </w:r>
      <w:r w:rsidR="00822974" w:rsidRPr="00822974">
        <w:t xml:space="preserve">. </w:t>
      </w:r>
      <w:r w:rsidR="00822974" w:rsidRPr="00822974">
        <w:rPr>
          <w:i/>
        </w:rPr>
        <w:t xml:space="preserve">BMC Infect Dis </w:t>
      </w:r>
      <w:r w:rsidR="00822974" w:rsidRPr="00822974">
        <w:t xml:space="preserve">2017, </w:t>
      </w:r>
      <w:r w:rsidR="00822974" w:rsidRPr="00822974">
        <w:rPr>
          <w:b/>
        </w:rPr>
        <w:t>17</w:t>
      </w:r>
      <w:r w:rsidR="00822974" w:rsidRPr="00822974">
        <w:t>(1):62.</w:t>
      </w:r>
    </w:p>
    <w:p w14:paraId="149CA08E" w14:textId="74A1BFD4" w:rsidR="00CB5252" w:rsidRPr="009F433F" w:rsidRDefault="00CB5252" w:rsidP="00CB5252">
      <w:pPr>
        <w:jc w:val="left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fldChar w:fldCharType="end"/>
      </w:r>
    </w:p>
    <w:sectPr w:rsidR="00CB5252" w:rsidRPr="009F433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0BA0EB7" w14:textId="77777777" w:rsidR="00683D58" w:rsidRDefault="00683D58" w:rsidP="002844F3">
      <w:pPr>
        <w:rPr>
          <w:rFonts w:hint="eastAsia"/>
        </w:rPr>
      </w:pPr>
      <w:r>
        <w:separator/>
      </w:r>
    </w:p>
  </w:endnote>
  <w:endnote w:type="continuationSeparator" w:id="0">
    <w:p w14:paraId="5D738D8E" w14:textId="77777777" w:rsidR="00683D58" w:rsidRDefault="00683D58" w:rsidP="002844F3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Noto Sans">
    <w:charset w:val="00"/>
    <w:family w:val="swiss"/>
    <w:pitch w:val="variable"/>
    <w:sig w:usb0="E00082FF" w:usb1="400078FF" w:usb2="0000002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A1234A8" w14:textId="77777777" w:rsidR="00683D58" w:rsidRDefault="00683D58" w:rsidP="002844F3">
      <w:pPr>
        <w:rPr>
          <w:rFonts w:hint="eastAsia"/>
        </w:rPr>
      </w:pPr>
      <w:r>
        <w:separator/>
      </w:r>
    </w:p>
  </w:footnote>
  <w:footnote w:type="continuationSeparator" w:id="0">
    <w:p w14:paraId="5C83B8E1" w14:textId="77777777" w:rsidR="00683D58" w:rsidRDefault="00683D58" w:rsidP="002844F3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Infectious Diseas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tewwvsa9vtame25faxz5at2xrtrtedtaf0&quot;&gt;My EndNote Library&lt;record-ids&gt;&lt;item&gt;65&lt;/item&gt;&lt;/record-ids&gt;&lt;/item&gt;&lt;/Libraries&gt;"/>
  </w:docVars>
  <w:rsids>
    <w:rsidRoot w:val="00CD223B"/>
    <w:rsid w:val="00012A20"/>
    <w:rsid w:val="00034333"/>
    <w:rsid w:val="000B5317"/>
    <w:rsid w:val="001114CE"/>
    <w:rsid w:val="001758C3"/>
    <w:rsid w:val="00196652"/>
    <w:rsid w:val="001A0F36"/>
    <w:rsid w:val="001B50B7"/>
    <w:rsid w:val="0022059D"/>
    <w:rsid w:val="00236DB6"/>
    <w:rsid w:val="00241620"/>
    <w:rsid w:val="002844F3"/>
    <w:rsid w:val="00297323"/>
    <w:rsid w:val="002B2AF3"/>
    <w:rsid w:val="002E1D2F"/>
    <w:rsid w:val="002E7238"/>
    <w:rsid w:val="00365CCF"/>
    <w:rsid w:val="0038554C"/>
    <w:rsid w:val="003856AB"/>
    <w:rsid w:val="00390782"/>
    <w:rsid w:val="003D2F76"/>
    <w:rsid w:val="003E4DC1"/>
    <w:rsid w:val="00461106"/>
    <w:rsid w:val="004D5D00"/>
    <w:rsid w:val="00540629"/>
    <w:rsid w:val="005431E5"/>
    <w:rsid w:val="005454F9"/>
    <w:rsid w:val="005A0367"/>
    <w:rsid w:val="005F7511"/>
    <w:rsid w:val="006348DF"/>
    <w:rsid w:val="00670C24"/>
    <w:rsid w:val="0068330D"/>
    <w:rsid w:val="00683D58"/>
    <w:rsid w:val="006B22CF"/>
    <w:rsid w:val="0071536F"/>
    <w:rsid w:val="00727458"/>
    <w:rsid w:val="00787064"/>
    <w:rsid w:val="007A6469"/>
    <w:rsid w:val="00822974"/>
    <w:rsid w:val="00842F97"/>
    <w:rsid w:val="008B40A1"/>
    <w:rsid w:val="008C3D8E"/>
    <w:rsid w:val="00945EAB"/>
    <w:rsid w:val="009F433F"/>
    <w:rsid w:val="00A62F82"/>
    <w:rsid w:val="00A63A90"/>
    <w:rsid w:val="00B452F7"/>
    <w:rsid w:val="00B67FCF"/>
    <w:rsid w:val="00B80DDD"/>
    <w:rsid w:val="00BC4F66"/>
    <w:rsid w:val="00BE180E"/>
    <w:rsid w:val="00C41819"/>
    <w:rsid w:val="00CA28A7"/>
    <w:rsid w:val="00CB4B02"/>
    <w:rsid w:val="00CB5252"/>
    <w:rsid w:val="00CD223B"/>
    <w:rsid w:val="00DC555F"/>
    <w:rsid w:val="00E818F6"/>
    <w:rsid w:val="00E93AC1"/>
    <w:rsid w:val="00EA71CB"/>
    <w:rsid w:val="00EA738F"/>
    <w:rsid w:val="00EC05E8"/>
    <w:rsid w:val="00F549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7E23D5B1"/>
  <w15:chartTrackingRefBased/>
  <w15:docId w15:val="{1E6E66DB-19A2-4609-AC49-2DF318A33E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CD223B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CD223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D223B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D223B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CD223B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D223B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D223B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D223B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D223B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D223B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CD223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CD223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CD223B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CD223B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CD223B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CD223B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CD223B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CD223B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CD223B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CD223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CD223B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CD223B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CD223B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CD223B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CD223B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CD223B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CD223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CD223B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CD223B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2844F3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2844F3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2844F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2844F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CB525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B525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B5252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B5252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3307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09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93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438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62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28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0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19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4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21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1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6</TotalTime>
  <Pages>8</Pages>
  <Words>1944</Words>
  <Characters>11082</Characters>
  <Application>Microsoft Office Word</Application>
  <DocSecurity>0</DocSecurity>
  <Lines>92</Lines>
  <Paragraphs>25</Paragraphs>
  <ScaleCrop>false</ScaleCrop>
  <Company/>
  <LinksUpToDate>false</LinksUpToDate>
  <CharactersWithSpaces>13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ngru LU</dc:creator>
  <cp:keywords/>
  <dc:description/>
  <cp:lastModifiedBy>Bingru LU</cp:lastModifiedBy>
  <cp:revision>28</cp:revision>
  <dcterms:created xsi:type="dcterms:W3CDTF">2025-02-18T06:31:00Z</dcterms:created>
  <dcterms:modified xsi:type="dcterms:W3CDTF">2025-03-05T01:34:00Z</dcterms:modified>
</cp:coreProperties>
</file>